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5B67" w:rsidRDefault="00D43CEE" w:rsidP="00EF00F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3D5E13" w:rsidRPr="003D5E13" w:rsidRDefault="003D5E13" w:rsidP="003D5E13">
      <w:pPr>
        <w:pStyle w:val="Bibliography"/>
        <w:rPr>
          <w:rFonts w:ascii="Times New Roman" w:hAnsi="Times New Roman" w:cs="Times New Roman"/>
          <w:noProof/>
          <w:sz w:val="24"/>
          <w:szCs w:val="24"/>
        </w:rPr>
      </w:pPr>
      <w:r w:rsidRPr="003D5E13">
        <w:rPr>
          <w:rFonts w:ascii="Times New Roman" w:hAnsi="Times New Roman" w:cs="Times New Roman"/>
          <w:noProof/>
          <w:sz w:val="24"/>
          <w:szCs w:val="24"/>
        </w:rPr>
        <w:t>Absor, N. (2021). Rancang Bangun Alat Pengupas Kulit Buah Nanas.</w:t>
      </w:r>
    </w:p>
    <w:p w:rsidR="005677A9" w:rsidRDefault="00B7647A" w:rsidP="00365903">
      <w:pPr>
        <w:pStyle w:val="Bibliography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7602"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begin"/>
      </w:r>
      <w:r w:rsidR="005677A9" w:rsidRPr="00DB7602">
        <w:rPr>
          <w:rFonts w:ascii="Times New Roman" w:eastAsia="Calibri" w:hAnsi="Times New Roman" w:cs="Times New Roman"/>
          <w:b/>
          <w:sz w:val="24"/>
          <w:szCs w:val="24"/>
          <w:lang w:val="en-ID"/>
        </w:rPr>
        <w:instrText xml:space="preserve"> BIBLIOGRAPHY  \l 14345 </w:instrText>
      </w:r>
      <w:r w:rsidRPr="00DB7602"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separate"/>
      </w:r>
      <w:r w:rsidR="00B02097">
        <w:rPr>
          <w:rFonts w:ascii="Times New Roman" w:hAnsi="Times New Roman" w:cs="Times New Roman"/>
          <w:noProof/>
          <w:sz w:val="24"/>
          <w:szCs w:val="24"/>
          <w:lang w:val="en-ID"/>
        </w:rPr>
        <w:t>Achmad Dzulqornaini,</w:t>
      </w:r>
      <w:r w:rsidR="00B02097" w:rsidRPr="00DB7602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Rancang Bangun Mesin Pengupas Kulit Nanas Semi Otomatis. </w:t>
      </w:r>
      <w:r w:rsidR="00B02097" w:rsidRPr="00DB7602">
        <w:rPr>
          <w:rFonts w:ascii="Times New Roman" w:hAnsi="Times New Roman" w:cs="Times New Roman"/>
          <w:i/>
          <w:iCs/>
          <w:noProof/>
          <w:sz w:val="24"/>
          <w:szCs w:val="24"/>
          <w:lang w:val="en-ID"/>
        </w:rPr>
        <w:t xml:space="preserve">Jurnal Rekayasa Mesin, </w:t>
      </w:r>
      <w:r w:rsidR="00B02097">
        <w:rPr>
          <w:rFonts w:ascii="Times New Roman" w:hAnsi="Times New Roman" w:cs="Times New Roman"/>
          <w:iCs/>
          <w:noProof/>
          <w:sz w:val="24"/>
          <w:szCs w:val="24"/>
          <w:lang w:val="en-ID"/>
        </w:rPr>
        <w:t>Volume 02, No. 03, Pp</w:t>
      </w:r>
      <w:r w:rsidR="00B02097">
        <w:rPr>
          <w:rFonts w:ascii="Times New Roman" w:hAnsi="Times New Roman" w:cs="Times New Roman"/>
          <w:noProof/>
          <w:sz w:val="24"/>
          <w:szCs w:val="24"/>
          <w:lang w:val="en-ID"/>
        </w:rPr>
        <w:t xml:space="preserve"> 16-21, 2015.</w:t>
      </w:r>
    </w:p>
    <w:p w:rsidR="002E5403" w:rsidRDefault="00B02097" w:rsidP="00365903">
      <w:pPr>
        <w:spacing w:line="240" w:lineRule="auto"/>
        <w:ind w:left="426" w:hanging="426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  <w:lang w:val="en-US"/>
        </w:rPr>
        <w:t>Arif Feriansah, 2015</w:t>
      </w:r>
      <w:r w:rsidRPr="001617BE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  <w:r w:rsidRPr="00743A22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Efektifitas Sistem 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Pneumatik Untuk Mesin Pengupas </w:t>
      </w:r>
      <w:r w:rsidRPr="00743A22">
        <w:rPr>
          <w:rFonts w:ascii="Times New Roman" w:eastAsia="Calibri" w:hAnsi="Times New Roman" w:cs="Times New Roman"/>
          <w:sz w:val="24"/>
          <w:szCs w:val="24"/>
          <w:lang w:val="en-US"/>
        </w:rPr>
        <w:t>Kulit Buah Nanas. (Skripsi). Tega</w:t>
      </w:r>
      <w:r>
        <w:rPr>
          <w:rFonts w:ascii="Times New Roman" w:eastAsia="Calibri" w:hAnsi="Times New Roman" w:cs="Times New Roman"/>
          <w:sz w:val="24"/>
          <w:szCs w:val="24"/>
          <w:lang w:val="en-US"/>
        </w:rPr>
        <w:t>l : Universitas Pancasakti Tegal.</w:t>
      </w:r>
    </w:p>
    <w:p w:rsidR="00812ECC" w:rsidRPr="00812ECC" w:rsidRDefault="00812ECC" w:rsidP="00812ECC">
      <w:pPr>
        <w:pStyle w:val="Bibliography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812ECC">
        <w:rPr>
          <w:rFonts w:ascii="Times New Roman" w:hAnsi="Times New Roman" w:cs="Times New Roman"/>
          <w:noProof/>
          <w:sz w:val="24"/>
          <w:szCs w:val="24"/>
        </w:rPr>
        <w:t xml:space="preserve">Dewaner, R. P. (2014). Rancang Bangun Unit Pengupas Kulit Dan Bonggol Buah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  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812ECC">
        <w:rPr>
          <w:rFonts w:ascii="Times New Roman" w:hAnsi="Times New Roman" w:cs="Times New Roman"/>
          <w:noProof/>
          <w:sz w:val="24"/>
          <w:szCs w:val="24"/>
        </w:rPr>
        <w:t>Nanas Pada Mesin Pengupas Nanas Tep-01.</w:t>
      </w:r>
    </w:p>
    <w:p w:rsidR="002E5403" w:rsidRDefault="00B02097" w:rsidP="00365903">
      <w:pPr>
        <w:spacing w:line="240" w:lineRule="auto"/>
        <w:ind w:left="360" w:hanging="36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 xml:space="preserve">Dian Jaya, 2020, Hubungan Antara Torsi Dengan Daya Motor, [Internet], Tersedia </w:t>
      </w:r>
      <w:r>
        <w:rPr>
          <w:rFonts w:ascii="Times New Roman" w:hAnsi="Times New Roman" w:cs="Times New Roman"/>
          <w:sz w:val="24"/>
          <w:szCs w:val="24"/>
          <w:lang w:val="en-ID"/>
        </w:rPr>
        <w:tab/>
        <w:t>Pada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hyperlink r:id="rId9" w:history="1">
        <w:r w:rsidRPr="002E5403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lang w:val="en-ID"/>
          </w:rPr>
          <w:t>Https://Ilmuteknik.Id/Ilmu-Teknik-Hubungan-Antara-Torsi-Dengan-</w:t>
        </w:r>
      </w:hyperlink>
      <w:r>
        <w:rPr>
          <w:rFonts w:ascii="Times New Roman" w:hAnsi="Times New Roman" w:cs="Times New Roman"/>
          <w:sz w:val="24"/>
          <w:szCs w:val="24"/>
          <w:lang w:val="en-ID"/>
        </w:rPr>
        <w:tab/>
        <w:t>Daya-Motor/</w:t>
      </w:r>
    </w:p>
    <w:p w:rsidR="00812ECC" w:rsidRPr="002E5403" w:rsidRDefault="00812ECC" w:rsidP="00365903">
      <w:pPr>
        <w:spacing w:line="240" w:lineRule="auto"/>
        <w:ind w:left="360" w:hanging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 xml:space="preserve">Fajar, N. (2016). Uji kinerja prototipe mesin pengupas nanas </w:t>
      </w:r>
      <w:r w:rsidRPr="00812ECC">
        <w:rPr>
          <w:rFonts w:ascii="Times New Roman" w:hAnsi="Times New Roman" w:cs="Times New Roman"/>
          <w:i/>
          <w:sz w:val="24"/>
          <w:szCs w:val="24"/>
          <w:lang w:val="en-ID"/>
        </w:rPr>
        <w:t>(Ananas comosus)</w:t>
      </w:r>
      <w:r>
        <w:rPr>
          <w:rFonts w:ascii="Times New Roman" w:hAnsi="Times New Roman" w:cs="Times New Roman"/>
          <w:sz w:val="24"/>
          <w:szCs w:val="24"/>
          <w:lang w:val="en-ID"/>
        </w:rPr>
        <w:t xml:space="preserve"> TEP-01.</w:t>
      </w:r>
    </w:p>
    <w:p w:rsidR="00987B54" w:rsidRPr="00987B54" w:rsidRDefault="00B7647A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B7602">
        <w:rPr>
          <w:rFonts w:ascii="Times New Roman" w:eastAsia="Calibri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34434E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02097" w:rsidRPr="00987B54">
        <w:rPr>
          <w:rFonts w:ascii="Times New Roman" w:hAnsi="Times New Roman" w:cs="Times New Roman"/>
          <w:noProof/>
          <w:sz w:val="24"/>
          <w:szCs w:val="24"/>
        </w:rPr>
        <w:t xml:space="preserve">Hafid, I. (2021). </w:t>
      </w:r>
      <w:r w:rsidR="00B02097"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Analisa Konsumsi Daya Mesin Cnc Laser Grafir 5500 Mw Berbasis Grbl</w:t>
      </w:r>
      <w:r w:rsidR="00B02097" w:rsidRPr="00987B5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66C51" w:rsidRDefault="00B02097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7B54">
        <w:rPr>
          <w:rFonts w:ascii="Times New Roman" w:hAnsi="Times New Roman" w:cs="Times New Roman"/>
          <w:noProof/>
          <w:sz w:val="24"/>
          <w:szCs w:val="24"/>
        </w:rPr>
        <w:t xml:space="preserve">Haidy, F., Wilis, G. R., &amp; Santosa, I. (2022). </w:t>
      </w:r>
      <w:r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Analisa Gerak Kinematika Pada Mesin Asah Mata Gergaji Bundar Menggunakan Mekanisme Engkol Peluncur</w:t>
      </w:r>
      <w:r w:rsidRPr="00987B54">
        <w:rPr>
          <w:rFonts w:ascii="Times New Roman" w:hAnsi="Times New Roman" w:cs="Times New Roman"/>
          <w:noProof/>
          <w:sz w:val="24"/>
          <w:szCs w:val="24"/>
        </w:rPr>
        <w:t>. 372–381.</w:t>
      </w:r>
    </w:p>
    <w:p w:rsidR="00300F4D" w:rsidRDefault="00B02097" w:rsidP="00365903">
      <w:p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Hasbiasidik, A. 2013. Modifikasi Dan Uji Kinerja Alat Pengupas Nanas. (Skripsi). Bandung : Universitas Padjajaran</w:t>
      </w:r>
    </w:p>
    <w:p w:rsidR="002E5403" w:rsidRDefault="00B02097" w:rsidP="00365903">
      <w:pPr>
        <w:spacing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2E5403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Ina Cookies, 2014, Tips Praktis Mengupas Kulit Bu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ah Nanas, [Internet], Tersedia </w:t>
      </w:r>
      <w:r w:rsidRPr="002E5403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Pada: </w:t>
      </w:r>
      <w:hyperlink r:id="rId10" w:history="1">
        <w:r w:rsidRPr="002E5403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lang w:val="en-ID"/>
          </w:rPr>
          <w:t>Https://Inacookies.Co.Id/Blog/2014/06/25/Tips-Praktis-Mengupas-</w:t>
        </w:r>
      </w:hyperlink>
      <w:r w:rsidRPr="002E5403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ab/>
        <w:t>Kulit-Buah-Nanas/</w:t>
      </w:r>
    </w:p>
    <w:p w:rsidR="00A3563D" w:rsidRPr="00A3563D" w:rsidRDefault="00A3563D" w:rsidP="00A3563D">
      <w:pPr>
        <w:pStyle w:val="Bibliography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3563D">
        <w:rPr>
          <w:rFonts w:ascii="Times New Roman" w:hAnsi="Times New Roman" w:cs="Times New Roman"/>
          <w:noProof/>
          <w:sz w:val="24"/>
          <w:szCs w:val="24"/>
        </w:rPr>
        <w:t>Kriswoyo. (2020). Rancang Ba</w:t>
      </w:r>
      <w:r>
        <w:rPr>
          <w:rFonts w:ascii="Times New Roman" w:hAnsi="Times New Roman" w:cs="Times New Roman"/>
          <w:noProof/>
          <w:sz w:val="24"/>
          <w:szCs w:val="24"/>
        </w:rPr>
        <w:t>ngun Mesin Pengupas Kulit Nana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A3563D">
        <w:rPr>
          <w:rFonts w:ascii="Times New Roman" w:hAnsi="Times New Roman" w:cs="Times New Roman"/>
          <w:noProof/>
          <w:sz w:val="24"/>
          <w:szCs w:val="24"/>
        </w:rPr>
        <w:t xml:space="preserve">Double Sistem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 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3563D">
        <w:rPr>
          <w:rFonts w:ascii="Times New Roman" w:hAnsi="Times New Roman" w:cs="Times New Roman"/>
          <w:noProof/>
          <w:sz w:val="24"/>
          <w:szCs w:val="24"/>
        </w:rPr>
        <w:t>Pneumatik.</w:t>
      </w:r>
    </w:p>
    <w:p w:rsidR="00987B54" w:rsidRPr="00987B54" w:rsidRDefault="00B02097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7B54">
        <w:rPr>
          <w:rFonts w:ascii="Times New Roman" w:hAnsi="Times New Roman" w:cs="Times New Roman"/>
          <w:noProof/>
          <w:sz w:val="24"/>
          <w:szCs w:val="24"/>
        </w:rPr>
        <w:t xml:space="preserve">Masyharudin. (2021). </w:t>
      </w:r>
      <w:r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Analisa Konsumsi Daya Mesin Cnc Frais 3 Axis Berbasis Microcontroller Mach3 Breakout Board Dan Microstep Motor Driver Dm542</w:t>
      </w:r>
      <w:r w:rsidRPr="00987B5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987B54" w:rsidRDefault="00B02097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7B54">
        <w:rPr>
          <w:rFonts w:ascii="Times New Roman" w:hAnsi="Times New Roman" w:cs="Times New Roman"/>
          <w:noProof/>
          <w:sz w:val="24"/>
          <w:szCs w:val="24"/>
        </w:rPr>
        <w:t xml:space="preserve">Nando Edi Pramono Lingga, Achwil Putra Munir, N. I. (2014). </w:t>
      </w:r>
      <w:r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Rancang Bangun Alat Pengupas Kulit Nanas Sistem Press Manual</w:t>
      </w:r>
      <w:r w:rsidRPr="00987B5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87B54">
        <w:rPr>
          <w:rFonts w:ascii="Times New Roman" w:hAnsi="Times New Roman" w:cs="Times New Roman"/>
          <w:noProof/>
          <w:sz w:val="24"/>
          <w:szCs w:val="24"/>
        </w:rPr>
        <w:t>, 110–116.</w:t>
      </w:r>
    </w:p>
    <w:p w:rsidR="00A3563D" w:rsidRDefault="00B02097" w:rsidP="00365903">
      <w:pPr>
        <w:spacing w:line="24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t>Noval, 2020, Fungsi Dan Jenis Ulir Serta Pembuatannya, [Internet], Tersedia Pada: Https://Teknikjaya.Co.Id/Fungsi-Dan-Jenis-Ulir-Serta-Pembuatannya/</w:t>
      </w:r>
    </w:p>
    <w:p w:rsidR="003D5E13" w:rsidRDefault="003D5E13" w:rsidP="003D5E13">
      <w:pPr>
        <w:pStyle w:val="Bibliography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3D5E13">
        <w:rPr>
          <w:rFonts w:ascii="Times New Roman" w:hAnsi="Times New Roman" w:cs="Times New Roman"/>
          <w:noProof/>
          <w:sz w:val="24"/>
          <w:szCs w:val="24"/>
        </w:rPr>
        <w:t xml:space="preserve">Nurdiana, M. D. (2020). Rancang Ulang Mesin Pengupas Nanas Denga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3D5E13">
        <w:rPr>
          <w:rFonts w:ascii="Times New Roman" w:hAnsi="Times New Roman" w:cs="Times New Roman"/>
          <w:noProof/>
          <w:sz w:val="24"/>
          <w:szCs w:val="24"/>
        </w:rPr>
        <w:t>Menggunakan Engkol Penekan Kapasitas 200 Buah / Jam. 1-9.</w:t>
      </w:r>
    </w:p>
    <w:p w:rsidR="00A14AD7" w:rsidRPr="00A14AD7" w:rsidRDefault="00A14AD7" w:rsidP="00A14AD7">
      <w:pPr>
        <w:rPr>
          <w:lang w:val="en-US"/>
        </w:rPr>
      </w:pPr>
    </w:p>
    <w:p w:rsidR="008405FE" w:rsidRDefault="00B7647A" w:rsidP="00A14AD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E741A">
        <w:rPr>
          <w:rFonts w:ascii="Times New Roman" w:hAnsi="Times New Roman" w:cs="Times New Roman"/>
          <w:b/>
          <w:sz w:val="24"/>
          <w:szCs w:val="24"/>
        </w:rPr>
        <w:lastRenderedPageBreak/>
        <w:fldChar w:fldCharType="begin"/>
      </w:r>
      <w:r w:rsidR="008405FE" w:rsidRPr="006E741A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BIBLIOGRAPHY  \l 1033 </w:instrText>
      </w:r>
      <w:r w:rsidRPr="006E741A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8405FE" w:rsidRPr="006E741A">
        <w:rPr>
          <w:rFonts w:ascii="Times New Roman" w:hAnsi="Times New Roman" w:cs="Times New Roman"/>
          <w:noProof/>
          <w:sz w:val="24"/>
          <w:szCs w:val="24"/>
        </w:rPr>
        <w:t xml:space="preserve">Nusantari, S. (2015). Modifikasi Mata Pisau Cincin Pada Mesin Pengupas Kulit Nanas. </w:t>
      </w:r>
      <w:r w:rsidR="008405FE" w:rsidRPr="006E741A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Pangan Dan Pertanian</w:t>
      </w:r>
      <w:r w:rsidR="008405FE" w:rsidRPr="006E741A">
        <w:rPr>
          <w:rFonts w:ascii="Times New Roman" w:hAnsi="Times New Roman" w:cs="Times New Roman"/>
          <w:noProof/>
          <w:sz w:val="24"/>
          <w:szCs w:val="24"/>
        </w:rPr>
        <w:t xml:space="preserve"> , 542-547.</w:t>
      </w:r>
    </w:p>
    <w:p w:rsidR="00A14AD7" w:rsidRPr="00A14AD7" w:rsidRDefault="00A14AD7" w:rsidP="00A14AD7">
      <w:pPr>
        <w:pStyle w:val="Bibliography"/>
        <w:spacing w:line="240" w:lineRule="auto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A14AD7">
        <w:rPr>
          <w:rFonts w:ascii="Times New Roman" w:hAnsi="Times New Roman" w:cs="Times New Roman"/>
          <w:noProof/>
          <w:sz w:val="24"/>
          <w:szCs w:val="24"/>
        </w:rPr>
        <w:t xml:space="preserve">Rafil Arizona, S. K. (2021). Studi Kinerja Pemanfaatan Modul Surya Pada Mesi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ab/>
      </w:r>
      <w:r w:rsidRPr="00A14AD7">
        <w:rPr>
          <w:rFonts w:ascii="Times New Roman" w:hAnsi="Times New Roman" w:cs="Times New Roman"/>
          <w:noProof/>
          <w:sz w:val="24"/>
          <w:szCs w:val="24"/>
        </w:rPr>
        <w:t>Pemotong Nanas Berbasis Aktuator Pneumatik.</w:t>
      </w:r>
    </w:p>
    <w:p w:rsidR="008405FE" w:rsidRPr="008405FE" w:rsidRDefault="00B7647A" w:rsidP="008405FE">
      <w:pPr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E741A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B02097" w:rsidRPr="00987B54">
        <w:rPr>
          <w:rFonts w:ascii="Times New Roman" w:hAnsi="Times New Roman" w:cs="Times New Roman"/>
          <w:noProof/>
          <w:sz w:val="24"/>
          <w:szCs w:val="24"/>
        </w:rPr>
        <w:t xml:space="preserve">Randi Yusuf Nasution, Hasanah Putri, St., Mt., Yuli Sun Hariyani, St., M. (2015). </w:t>
      </w:r>
      <w:r w:rsidR="00B02097" w:rsidRPr="00987B54">
        <w:rPr>
          <w:rFonts w:ascii="Times New Roman" w:hAnsi="Times New Roman" w:cs="Times New Roman"/>
          <w:i/>
          <w:iCs/>
          <w:noProof/>
          <w:sz w:val="24"/>
          <w:szCs w:val="24"/>
        </w:rPr>
        <w:t>Otomatis Dengan Penggerak Motor Servo Berbasis Arduino</w:t>
      </w:r>
      <w:r w:rsidR="00B02097" w:rsidRPr="00987B54">
        <w:rPr>
          <w:rFonts w:ascii="Times New Roman" w:hAnsi="Times New Roman" w:cs="Times New Roman"/>
          <w:noProof/>
          <w:sz w:val="24"/>
          <w:szCs w:val="24"/>
        </w:rPr>
        <w:t>. 83–94.</w:t>
      </w:r>
    </w:p>
    <w:p w:rsidR="00666C51" w:rsidRPr="00666C51" w:rsidRDefault="00B02097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66C51">
        <w:rPr>
          <w:rFonts w:ascii="Times New Roman" w:hAnsi="Times New Roman" w:cs="Times New Roman"/>
          <w:sz w:val="24"/>
          <w:szCs w:val="24"/>
        </w:rPr>
        <w:t xml:space="preserve">Supardi, I., &amp; Sukamto, M. (1999). Mikrobiologi Dalam Pengolahan Dan Keamanan Pangan. </w:t>
      </w:r>
      <w:r w:rsidRPr="00666C51">
        <w:rPr>
          <w:rFonts w:ascii="Times New Roman" w:hAnsi="Times New Roman" w:cs="Times New Roman"/>
          <w:i/>
          <w:iCs/>
          <w:sz w:val="24"/>
          <w:szCs w:val="24"/>
        </w:rPr>
        <w:t>Penerbit Alumni. Bandung</w:t>
      </w:r>
      <w:r w:rsidRPr="00666C51">
        <w:rPr>
          <w:rFonts w:ascii="Times New Roman" w:hAnsi="Times New Roman" w:cs="Times New Roman"/>
          <w:sz w:val="24"/>
          <w:szCs w:val="24"/>
        </w:rPr>
        <w:t xml:space="preserve">, </w:t>
      </w:r>
      <w:r w:rsidRPr="00666C51">
        <w:rPr>
          <w:rFonts w:ascii="Times New Roman" w:hAnsi="Times New Roman" w:cs="Times New Roman"/>
          <w:i/>
          <w:iCs/>
          <w:sz w:val="24"/>
          <w:szCs w:val="24"/>
        </w:rPr>
        <w:t>290</w:t>
      </w:r>
      <w:r w:rsidRPr="00666C51">
        <w:rPr>
          <w:rFonts w:ascii="Times New Roman" w:hAnsi="Times New Roman" w:cs="Times New Roman"/>
          <w:sz w:val="24"/>
          <w:szCs w:val="24"/>
        </w:rPr>
        <w:t>.</w:t>
      </w:r>
    </w:p>
    <w:p w:rsidR="00666C51" w:rsidRDefault="00B02097" w:rsidP="0036590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66C51">
        <w:rPr>
          <w:rFonts w:ascii="Times New Roman" w:hAnsi="Times New Roman" w:cs="Times New Roman"/>
          <w:sz w:val="24"/>
          <w:szCs w:val="24"/>
        </w:rPr>
        <w:t xml:space="preserve">Susanto, J. (2018). </w:t>
      </w:r>
      <w:r w:rsidRPr="00666C51">
        <w:rPr>
          <w:rFonts w:ascii="Times New Roman" w:hAnsi="Times New Roman" w:cs="Times New Roman"/>
          <w:i/>
          <w:iCs/>
          <w:sz w:val="24"/>
          <w:szCs w:val="24"/>
        </w:rPr>
        <w:t>Perancangan Mesin Pengupas Nanas Kapasitas 180 Kg/Jam</w:t>
      </w:r>
      <w:r w:rsidRPr="00666C51">
        <w:rPr>
          <w:rFonts w:ascii="Times New Roman" w:hAnsi="Times New Roman" w:cs="Times New Roman"/>
          <w:sz w:val="24"/>
          <w:szCs w:val="24"/>
        </w:rPr>
        <w:t xml:space="preserve"> (Doctoral Dissertation, University Of Muhammadiyah Malang).</w:t>
      </w:r>
    </w:p>
    <w:p w:rsidR="00916E46" w:rsidRPr="00532DA8" w:rsidRDefault="00F246BB" w:rsidP="00532DA8">
      <w:pPr>
        <w:pStyle w:val="Bibliography"/>
        <w:tabs>
          <w:tab w:val="left" w:pos="6554"/>
        </w:tabs>
        <w:spacing w:line="240" w:lineRule="auto"/>
        <w:ind w:left="720" w:hanging="720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D71AFF">
        <w:rPr>
          <w:rFonts w:ascii="Times New Roman" w:hAnsi="Times New Roman" w:cs="Times New Roman"/>
          <w:noProof/>
          <w:sz w:val="24"/>
          <w:szCs w:val="24"/>
        </w:rPr>
        <w:t>Taufik, I. (2018). Mesin pengupas kulit ari kelapa otomatis.</w:t>
      </w:r>
    </w:p>
    <w:p w:rsidR="00A14AD7" w:rsidRDefault="00B7647A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14AD7" w:rsidRPr="00A14AD7" w:rsidRDefault="00A14AD7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A3563D" w:rsidRDefault="00A3563D" w:rsidP="008405F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246BB" w:rsidRPr="00365903" w:rsidRDefault="00F246BB" w:rsidP="00A3563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111E6C" w:rsidRDefault="00D43CEE" w:rsidP="00006D2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– LAMPIRAN</w:t>
      </w:r>
    </w:p>
    <w:p w:rsidR="005E1F2E" w:rsidRDefault="005E1F2E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ampiran 1. </w:t>
      </w:r>
      <w:r w:rsidR="0030595A">
        <w:rPr>
          <w:rFonts w:ascii="Times New Roman" w:hAnsi="Times New Roman" w:cs="Times New Roman"/>
          <w:b/>
          <w:sz w:val="24"/>
          <w:szCs w:val="24"/>
        </w:rPr>
        <w:t>Proses Pembuatan Rangka</w:t>
      </w:r>
    </w:p>
    <w:p w:rsidR="00006D27" w:rsidRDefault="00FF1EE7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131734" cy="2912533"/>
            <wp:effectExtent l="0" t="0" r="2540" b="2540"/>
            <wp:docPr id="67" name="Picture 67" descr="C:\SKRIPSWEET\SKRIPSI GENDUT\poto\IMG_20211217_10115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SKRIPSWEET\SKRIPSI GENDUT\poto\IMG_20211217_101158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2213" cy="2912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1E6C" w:rsidRDefault="00FF1EE7" w:rsidP="00006D2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121624" cy="2961565"/>
            <wp:effectExtent l="0" t="0" r="0" b="0"/>
            <wp:docPr id="68" name="Picture 68" descr="C:\SKRIPSWEET\SKRIPSI GENDUT\poto\IMG_20211217_1011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SKRIPSWEET\SKRIPSI GENDUT\poto\IMG_20211217_101135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0446" cy="2960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595A" w:rsidRDefault="0030595A" w:rsidP="00006D2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0595A" w:rsidRDefault="0030595A" w:rsidP="00006D2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0595A" w:rsidRDefault="0030595A" w:rsidP="0030595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2. Prose</w:t>
      </w:r>
      <w:r w:rsidR="00FA06E5">
        <w:rPr>
          <w:rFonts w:ascii="Times New Roman" w:hAnsi="Times New Roman" w:cs="Times New Roman"/>
          <w:b/>
          <w:sz w:val="24"/>
          <w:szCs w:val="24"/>
        </w:rPr>
        <w:t>s Penambalan dan Pengecetan Rangka</w:t>
      </w:r>
    </w:p>
    <w:p w:rsidR="0030595A" w:rsidRDefault="00FF1EE7" w:rsidP="0030595A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037427" cy="2222696"/>
            <wp:effectExtent l="0" t="0" r="1270" b="6350"/>
            <wp:docPr id="69" name="Picture 69" descr="C:\SKRIPSWEET\SKRIPSI GENDUT\poto\IMG_20220111_1218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SKRIPSWEET\SKRIPSI GENDUT\poto\IMG_20220111_121831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7758" cy="22338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0595A" w:rsidRDefault="00FF1EE7" w:rsidP="0030595A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023360" cy="2307101"/>
            <wp:effectExtent l="0" t="0" r="0" b="0"/>
            <wp:docPr id="70" name="Picture 70" descr="C:\SKRIPSWEET\SKRIPSI GENDUT\poto\IMG_20220112_13404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SKRIPSWEET\SKRIPSI GENDUT\poto\IMG_20220112_134049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942" cy="2316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8B4" w:rsidRDefault="005F08B4" w:rsidP="0030595A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080681" cy="2415654"/>
            <wp:effectExtent l="0" t="0" r="0" b="3810"/>
            <wp:docPr id="71" name="Picture 71" descr="C:\SKRIPSWEET\SKRIPSI GENDUT\poto\IMG_20220112_10594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SKRIPSWEET\SKRIPSI GENDUT\poto\IMG_20220112_105941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432" cy="24273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5BE3" w:rsidRDefault="00965BE3" w:rsidP="00FA06E5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Lampiran 3. </w:t>
      </w:r>
      <w:r w:rsidR="00D168F9">
        <w:rPr>
          <w:rFonts w:ascii="Times New Roman" w:hAnsi="Times New Roman" w:cs="Times New Roman"/>
          <w:b/>
          <w:sz w:val="24"/>
          <w:szCs w:val="24"/>
        </w:rPr>
        <w:t xml:space="preserve">Rangka Mesin Pengupas Kulit Nanas </w:t>
      </w:r>
      <w:r w:rsidR="00D168F9" w:rsidRPr="00D168F9">
        <w:rPr>
          <w:rFonts w:ascii="Times New Roman" w:hAnsi="Times New Roman" w:cs="Times New Roman"/>
          <w:b/>
          <w:i/>
          <w:sz w:val="24"/>
          <w:szCs w:val="24"/>
        </w:rPr>
        <w:t>Portable</w:t>
      </w:r>
      <w:r w:rsidR="00D168F9">
        <w:rPr>
          <w:rFonts w:ascii="Times New Roman" w:hAnsi="Times New Roman" w:cs="Times New Roman"/>
          <w:b/>
          <w:sz w:val="24"/>
          <w:szCs w:val="24"/>
        </w:rPr>
        <w:t xml:space="preserve"> Otomatis</w:t>
      </w:r>
    </w:p>
    <w:p w:rsidR="00965BE3" w:rsidRDefault="00965BE3" w:rsidP="00965BE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889828" cy="2148115"/>
            <wp:effectExtent l="0" t="0" r="0" b="5080"/>
            <wp:docPr id="97" name="Picture 97" descr="C:\SKRIPSWEET\SKRIPSI GENDUT\poto\IMG-20230131-WA00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SKRIPSWEET\SKRIPSI GENDUT\poto\IMG-20230131-WA0014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1862" cy="21602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5BE3" w:rsidRDefault="00965BE3" w:rsidP="00965BE3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918858" cy="2148114"/>
            <wp:effectExtent l="0" t="0" r="5715" b="5080"/>
            <wp:docPr id="99" name="Picture 99" descr="C:\SKRIPSWEET\SKRIPSI GENDUT\poto\IMG-20230131-WA001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SKRIPSWEET\SKRIPSI GENDUT\poto\IMG-20230131-WA0012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3228" cy="2150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168F9" w:rsidRDefault="00965BE3" w:rsidP="00A65400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976914" cy="2525486"/>
            <wp:effectExtent l="0" t="0" r="5080" b="8255"/>
            <wp:docPr id="100" name="Picture 100" descr="C:\SKRIPSWEET\SKRIPSI GENDUT\poto\IMG-20230131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SKRIPSWEET\SKRIPSI GENDUT\poto\IMG-20230131-WA0005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3949" cy="2536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922" w:rsidRPr="00640922" w:rsidRDefault="00640922" w:rsidP="00A65400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640922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3473934" cy="2472856"/>
            <wp:effectExtent l="0" t="0" r="0" b="3810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a full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0326" cy="2491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A06E5" w:rsidRDefault="00965BE3" w:rsidP="00FA06E5">
      <w:pPr>
        <w:widowControl w:val="0"/>
        <w:autoSpaceDE w:val="0"/>
        <w:autoSpaceDN w:val="0"/>
        <w:adjustRightInd w:val="0"/>
        <w:spacing w:line="480" w:lineRule="auto"/>
        <w:ind w:left="1418" w:hanging="1418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4</w:t>
      </w:r>
      <w:r w:rsidR="00FA06E5">
        <w:rPr>
          <w:rFonts w:ascii="Times New Roman" w:hAnsi="Times New Roman" w:cs="Times New Roman"/>
          <w:b/>
          <w:sz w:val="24"/>
          <w:szCs w:val="24"/>
        </w:rPr>
        <w:t>. Proses Pengupasan Buah Nanas Menggunakan Dinamo Bison B-200</w:t>
      </w:r>
    </w:p>
    <w:p w:rsidR="005E1F2E" w:rsidRDefault="005E1F2E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965825" cy="2075379"/>
            <wp:effectExtent l="0" t="0" r="0" b="1270"/>
            <wp:docPr id="74" name="Picture 74" descr="C:\SKRIPSWEET\SKRIPSI GENDUT\poto\IMG-20230125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SKRIPSWEET\SKRIPSI GENDUT\poto\IMG-20230125-WA0003.jp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8597" cy="2082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1E6C" w:rsidRDefault="00111E6C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935002" cy="2227333"/>
            <wp:effectExtent l="0" t="0" r="8890" b="1905"/>
            <wp:docPr id="36" name="Picture 36" descr="C:\SKRIPSWEET\SKRIPSI GENDUT\poto\IMG-20230125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SKRIPSWEET\SKRIPSI GENDUT\poto\IMG-20230125-WA0005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3290" cy="2249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1F2E" w:rsidRDefault="00111E6C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3976099" cy="2378644"/>
            <wp:effectExtent l="0" t="0" r="5715" b="3175"/>
            <wp:docPr id="55" name="Picture 55" descr="C:\SKRIPSWEET\SKRIPSI GENDUT\poto\IMG-20230125-WA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SKRIPSWEET\SKRIPSI GENDUT\poto\IMG-20230125-WA0004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3717" cy="2389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06E5" w:rsidRDefault="00965BE3" w:rsidP="00FA06E5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mpiran 5</w:t>
      </w:r>
      <w:r w:rsidR="00FA06E5">
        <w:rPr>
          <w:rFonts w:ascii="Times New Roman" w:hAnsi="Times New Roman" w:cs="Times New Roman"/>
          <w:b/>
          <w:sz w:val="24"/>
          <w:szCs w:val="24"/>
        </w:rPr>
        <w:t>. Proses Pengupasan Buah Nanas Menggunakan Dinamo DC 775</w:t>
      </w:r>
    </w:p>
    <w:p w:rsidR="00111E6C" w:rsidRDefault="00111E6C" w:rsidP="005E1F2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040596" cy="2499334"/>
            <wp:effectExtent l="19050" t="0" r="0" b="0"/>
            <wp:docPr id="66" name="Picture 66" descr="C:\SKRIPSWEET\SKRIPSI GENDUT\poto\IMG-20230125-WA0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SKRIPSWEET\SKRIPSI GENDUT\poto\IMG-20230125-WA0000.jp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2171" cy="2531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5D54" w:rsidRPr="00C45D54" w:rsidRDefault="005F08B4" w:rsidP="00965BE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4105080" cy="2183363"/>
            <wp:effectExtent l="19050" t="0" r="0" b="0"/>
            <wp:docPr id="73" name="Picture 73" descr="C:\SKRIPSWEET\SKRIPSI GENDUT\poto\IMG-20230125-WA000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SKRIPSWEET\SKRIPSI GENDUT\poto\IMG-20230125-WA0002.jpg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6959" cy="21896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45D54" w:rsidRDefault="00965BE3" w:rsidP="0091496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ampiran 6</w:t>
      </w:r>
      <w:r w:rsidR="00914963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C45D54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ses </w:t>
      </w:r>
      <w:proofErr w:type="spellStart"/>
      <w:r w:rsidR="00C45D54">
        <w:rPr>
          <w:rFonts w:ascii="Times New Roman" w:hAnsi="Times New Roman" w:cs="Times New Roman"/>
          <w:b/>
          <w:sz w:val="24"/>
          <w:szCs w:val="24"/>
          <w:lang w:val="en-US"/>
        </w:rPr>
        <w:t>Pengupasan</w:t>
      </w:r>
      <w:proofErr w:type="spellEnd"/>
      <w:r w:rsidR="00C45D5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C45D54">
        <w:rPr>
          <w:rFonts w:ascii="Times New Roman" w:hAnsi="Times New Roman" w:cs="Times New Roman"/>
          <w:b/>
          <w:sz w:val="24"/>
          <w:szCs w:val="24"/>
          <w:lang w:val="en-US"/>
        </w:rPr>
        <w:t>Buah</w:t>
      </w:r>
      <w:proofErr w:type="spellEnd"/>
      <w:r w:rsidR="00C45D5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 xml:space="preserve">nanas </w:t>
      </w:r>
      <w:proofErr w:type="spellStart"/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>menggunakan</w:t>
      </w:r>
      <w:proofErr w:type="spellEnd"/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>dinamo</w:t>
      </w:r>
      <w:proofErr w:type="spellEnd"/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ower </w:t>
      </w:r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ab/>
      </w:r>
      <w:r w:rsidR="00141ED6">
        <w:rPr>
          <w:rFonts w:ascii="Times New Roman" w:hAnsi="Times New Roman" w:cs="Times New Roman"/>
          <w:b/>
          <w:sz w:val="24"/>
          <w:szCs w:val="24"/>
          <w:lang w:val="en-US"/>
        </w:rPr>
        <w:tab/>
        <w:t xml:space="preserve">          Window IZY</w:t>
      </w:r>
    </w:p>
    <w:p w:rsidR="00B806AE" w:rsidRDefault="00B806AE" w:rsidP="00B806A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337282" cy="2226365"/>
            <wp:effectExtent l="19050" t="0" r="0" b="0"/>
            <wp:docPr id="8" name="Picture 2" descr="E:\SKRIPSI MAMAS\SKRIPSI\last skripsi\IMG-20230712-WA00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SKRIPSI MAMAS\SKRIPSI\last skripsi\IMG-20230712-WA0011.jpg"/>
                    <pic:cNvPicPr>
                      <a:picLocks noChangeAspect="1" noChangeArrowheads="1"/>
                    </pic:cNvPicPr>
                  </pic:nvPicPr>
                  <pic:blipFill>
                    <a:blip r:embed="rId2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1995" cy="22295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806AE" w:rsidRDefault="00B806AE" w:rsidP="00B806A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257507" cy="2186608"/>
            <wp:effectExtent l="19050" t="0" r="43" b="0"/>
            <wp:docPr id="14" name="Picture 3" descr="E:\SKRIPSI MAMAS\SKRIPSI\last skripsi\IMG-20230712-WA0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SKRIPSI MAMAS\SKRIPSI\last skripsi\IMG-20230712-WA0009.jpg"/>
                    <pic:cNvPicPr>
                      <a:picLocks noChangeAspect="1" noChangeArrowheads="1"/>
                    </pic:cNvPicPr>
                  </pic:nvPicPr>
                  <pic:blipFill>
                    <a:blip r:embed="rId2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1401" cy="2189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806AE" w:rsidRPr="00C45D54" w:rsidRDefault="00B806AE" w:rsidP="00B806AE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3211168" cy="2315817"/>
            <wp:effectExtent l="19050" t="0" r="8282" b="0"/>
            <wp:docPr id="16" name="Picture 4" descr="E:\SKRIPSI MAMAS\SKRIPSI\last skripsi\IMG-20230712-WA000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SKRIPSI MAMAS\SKRIPSI\last skripsi\IMG-20230712-WA0005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5720" cy="23191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4963" w:rsidRDefault="00B806AE" w:rsidP="0091496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ampira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7.</w:t>
      </w:r>
      <w:proofErr w:type="gram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14963">
        <w:rPr>
          <w:rFonts w:ascii="Times New Roman" w:hAnsi="Times New Roman" w:cs="Times New Roman"/>
          <w:b/>
          <w:sz w:val="24"/>
          <w:szCs w:val="24"/>
        </w:rPr>
        <w:t>Proses Pengambilan Data</w:t>
      </w:r>
    </w:p>
    <w:p w:rsidR="00914963" w:rsidRDefault="008A1D3E" w:rsidP="00F02E01">
      <w:pPr>
        <w:pStyle w:val="ListParagraph"/>
        <w:numPr>
          <w:ilvl w:val="0"/>
          <w:numId w:val="49"/>
        </w:num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anchor distT="0" distB="0" distL="114300" distR="114300" simplePos="0" relativeHeight="251717632" behindDoc="0" locked="0" layoutInCell="1" allowOverlap="1">
            <wp:simplePos x="0" y="0"/>
            <wp:positionH relativeFrom="column">
              <wp:posOffset>2953385</wp:posOffset>
            </wp:positionH>
            <wp:positionV relativeFrom="paragraph">
              <wp:posOffset>367665</wp:posOffset>
            </wp:positionV>
            <wp:extent cx="1785620" cy="1685290"/>
            <wp:effectExtent l="19050" t="0" r="5080" b="0"/>
            <wp:wrapTopAndBottom/>
            <wp:docPr id="117" name="Picture 11" descr="E:\SKRIPSI MAMAS\foto\poto\IMG-20230804-WA00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E:\SKRIPSI MAMAS\foto\poto\IMG-20230804-WA0032.jpg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5620" cy="16852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anchor distT="0" distB="0" distL="114300" distR="114300" simplePos="0" relativeHeight="251715584" behindDoc="0" locked="0" layoutInCell="1" allowOverlap="1">
            <wp:simplePos x="0" y="0"/>
            <wp:positionH relativeFrom="column">
              <wp:posOffset>927100</wp:posOffset>
            </wp:positionH>
            <wp:positionV relativeFrom="paragraph">
              <wp:posOffset>367665</wp:posOffset>
            </wp:positionV>
            <wp:extent cx="1719580" cy="1685290"/>
            <wp:effectExtent l="19050" t="0" r="0" b="0"/>
            <wp:wrapTopAndBottom/>
            <wp:docPr id="115" name="Picture 13" descr="E:\SKRIPSI MAMAS\foto\poto\IMG-20230804-WA002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E:\SKRIPSI MAMAS\foto\poto\IMG-20230804-WA0024.jpg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9580" cy="16852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14963">
        <w:rPr>
          <w:rFonts w:ascii="Times New Roman" w:eastAsia="Calibri" w:hAnsi="Times New Roman" w:cs="Times New Roman"/>
          <w:sz w:val="24"/>
          <w:szCs w:val="24"/>
        </w:rPr>
        <w:t>Dinamo DC 775</w:t>
      </w:r>
    </w:p>
    <w:p w:rsidR="00914963" w:rsidRDefault="00914963" w:rsidP="00914963">
      <w:pPr>
        <w:pStyle w:val="ListParagraph"/>
        <w:spacing w:line="240" w:lineRule="auto"/>
        <w:ind w:left="1080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:rsidR="00914963" w:rsidRDefault="00914963" w:rsidP="00914963">
      <w:pPr>
        <w:pStyle w:val="ListParagraph"/>
        <w:spacing w:line="480" w:lineRule="auto"/>
        <w:ind w:left="1080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Gambar : Nilai Arus dan Tegangan Dinamo DC 775</w:t>
      </w:r>
    </w:p>
    <w:p w:rsidR="00914963" w:rsidRDefault="00914963" w:rsidP="00F02E01">
      <w:pPr>
        <w:pStyle w:val="ListParagraph"/>
        <w:numPr>
          <w:ilvl w:val="0"/>
          <w:numId w:val="49"/>
        </w:num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inamo Bison B-200</w:t>
      </w:r>
    </w:p>
    <w:p w:rsidR="00914963" w:rsidRDefault="008A1D3E" w:rsidP="00914963">
      <w:pPr>
        <w:pStyle w:val="ListParagraph"/>
        <w:spacing w:line="480" w:lineRule="auto"/>
        <w:ind w:left="1080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8A1D3E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>
            <wp:extent cx="1755961" cy="1452282"/>
            <wp:effectExtent l="19050" t="0" r="0" b="0"/>
            <wp:docPr id="118" name="Picture 10" descr="E:\SKRIPSI MAMAS\foto\poto\IMG-20230804-WA00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E:\SKRIPSI MAMAS\foto\poto\IMG-20230804-WA0022.jpg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9469" cy="14634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914963">
        <w:rPr>
          <w:rFonts w:ascii="Times New Roman" w:eastAsia="Calibri" w:hAnsi="Times New Roman" w:cs="Times New Roman"/>
          <w:sz w:val="24"/>
          <w:szCs w:val="24"/>
        </w:rPr>
        <w:tab/>
      </w:r>
      <w:r w:rsidRPr="008A1D3E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>
            <wp:extent cx="1767608" cy="1488141"/>
            <wp:effectExtent l="19050" t="0" r="4042" b="0"/>
            <wp:docPr id="119" name="Picture 9" descr="E:\SKRIPSI MAMAS\foto\poto\IMG-20230804-WA001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E:\SKRIPSI MAMAS\foto\poto\IMG-20230804-WA0015.jpg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4860" cy="150266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4963" w:rsidRPr="00914963" w:rsidRDefault="00914963" w:rsidP="00914963">
      <w:pPr>
        <w:pStyle w:val="ListParagraph"/>
        <w:spacing w:line="480" w:lineRule="auto"/>
        <w:ind w:left="1080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Gambar </w:t>
      </w:r>
      <w:r w:rsidR="00D61773">
        <w:rPr>
          <w:rFonts w:ascii="Times New Roman" w:eastAsia="Calibri" w:hAnsi="Times New Roman" w:cs="Times New Roman"/>
          <w:sz w:val="24"/>
          <w:szCs w:val="24"/>
        </w:rPr>
        <w:t xml:space="preserve">: </w:t>
      </w:r>
      <w:r>
        <w:rPr>
          <w:rFonts w:ascii="Times New Roman" w:eastAsia="Calibri" w:hAnsi="Times New Roman" w:cs="Times New Roman"/>
          <w:sz w:val="24"/>
          <w:szCs w:val="24"/>
        </w:rPr>
        <w:t>Nilai Arus dan Tegangan Dinamo Bison B-200</w:t>
      </w:r>
    </w:p>
    <w:p w:rsidR="00914963" w:rsidRDefault="008A1D3E" w:rsidP="00F02E01">
      <w:pPr>
        <w:pStyle w:val="ListParagraph"/>
        <w:numPr>
          <w:ilvl w:val="0"/>
          <w:numId w:val="49"/>
        </w:numPr>
        <w:spacing w:line="48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anchor distT="0" distB="0" distL="114300" distR="114300" simplePos="0" relativeHeight="251721728" behindDoc="0" locked="0" layoutInCell="1" allowOverlap="1">
            <wp:simplePos x="0" y="0"/>
            <wp:positionH relativeFrom="column">
              <wp:posOffset>3007360</wp:posOffset>
            </wp:positionH>
            <wp:positionV relativeFrom="paragraph">
              <wp:posOffset>570865</wp:posOffset>
            </wp:positionV>
            <wp:extent cx="1791335" cy="1559560"/>
            <wp:effectExtent l="19050" t="0" r="0" b="0"/>
            <wp:wrapTopAndBottom/>
            <wp:docPr id="122" name="Picture 7" descr="E:\SKRIPSI MAMAS\foto\poto\IMG-20230804-WA00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SKRIPSI MAMAS\foto\poto\IMG-20230804-WA0004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1335" cy="15595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Times New Roman" w:eastAsia="Calibri" w:hAnsi="Times New Roman" w:cs="Times New Roman"/>
          <w:noProof/>
          <w:sz w:val="24"/>
          <w:szCs w:val="24"/>
        </w:rPr>
        <w:drawing>
          <wp:anchor distT="0" distB="0" distL="114300" distR="114300" simplePos="0" relativeHeight="251719680" behindDoc="0" locked="0" layoutInCell="1" allowOverlap="1">
            <wp:simplePos x="0" y="0"/>
            <wp:positionH relativeFrom="column">
              <wp:posOffset>927100</wp:posOffset>
            </wp:positionH>
            <wp:positionV relativeFrom="paragraph">
              <wp:posOffset>553085</wp:posOffset>
            </wp:positionV>
            <wp:extent cx="1718945" cy="1577340"/>
            <wp:effectExtent l="19050" t="0" r="0" b="0"/>
            <wp:wrapTopAndBottom/>
            <wp:docPr id="121" name="Picture 6" descr="E:\SKRIPSI MAMAS\foto\poto\IMG-20230804-WA000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SKRIPSI MAMAS\foto\poto\IMG-20230804-WA0003.jpg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8945" cy="1577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14963">
        <w:rPr>
          <w:rFonts w:ascii="Times New Roman" w:eastAsia="Calibri" w:hAnsi="Times New Roman" w:cs="Times New Roman"/>
          <w:sz w:val="24"/>
          <w:szCs w:val="24"/>
        </w:rPr>
        <w:t xml:space="preserve">Dinamo </w:t>
      </w:r>
      <w:r w:rsidR="00914963" w:rsidRPr="002F51ED">
        <w:rPr>
          <w:rFonts w:ascii="Times New Roman" w:eastAsia="Calibri" w:hAnsi="Times New Roman" w:cs="Times New Roman"/>
          <w:i/>
          <w:sz w:val="24"/>
          <w:szCs w:val="24"/>
        </w:rPr>
        <w:t>Power Window</w:t>
      </w:r>
      <w:r w:rsidR="00B806AE">
        <w:rPr>
          <w:rFonts w:ascii="Times New Roman" w:eastAsia="Calibri" w:hAnsi="Times New Roman" w:cs="Times New Roman"/>
          <w:i/>
          <w:sz w:val="24"/>
          <w:szCs w:val="24"/>
          <w:lang w:val="en-US"/>
        </w:rPr>
        <w:t xml:space="preserve"> </w:t>
      </w:r>
      <w:r w:rsidR="00B806AE">
        <w:rPr>
          <w:rFonts w:ascii="Times New Roman" w:eastAsia="Calibri" w:hAnsi="Times New Roman" w:cs="Times New Roman"/>
          <w:sz w:val="24"/>
          <w:szCs w:val="24"/>
          <w:lang w:val="en-US"/>
        </w:rPr>
        <w:t>IZY</w:t>
      </w:r>
    </w:p>
    <w:p w:rsidR="00914963" w:rsidRDefault="00914963" w:rsidP="00914963">
      <w:pPr>
        <w:pStyle w:val="ListParagraph"/>
        <w:spacing w:line="480" w:lineRule="auto"/>
        <w:ind w:left="1080"/>
        <w:jc w:val="center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</w:p>
    <w:p w:rsidR="00914963" w:rsidRDefault="00914963" w:rsidP="00D61773">
      <w:pPr>
        <w:pStyle w:val="ListParagraph"/>
        <w:spacing w:line="480" w:lineRule="auto"/>
        <w:ind w:left="1080"/>
        <w:jc w:val="center"/>
        <w:rPr>
          <w:rFonts w:ascii="Times New Roman" w:eastAsia="Calibri" w:hAnsi="Times New Roman" w:cs="Times New Roman"/>
          <w:i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Gambar : Nilai Arus dan Tegangan Dinamo </w:t>
      </w:r>
      <w:r w:rsidRPr="002F51ED">
        <w:rPr>
          <w:rFonts w:ascii="Times New Roman" w:eastAsia="Calibri" w:hAnsi="Times New Roman" w:cs="Times New Roman"/>
          <w:i/>
          <w:sz w:val="24"/>
          <w:szCs w:val="24"/>
        </w:rPr>
        <w:t>Power Window</w:t>
      </w:r>
    </w:p>
    <w:p w:rsidR="00B02097" w:rsidRDefault="00B02097" w:rsidP="00B02097">
      <w:pPr>
        <w:pStyle w:val="ListParagraph"/>
        <w:spacing w:line="480" w:lineRule="auto"/>
        <w:ind w:left="0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B02097">
        <w:rPr>
          <w:rFonts w:ascii="Times New Roman" w:eastAsia="Calibri" w:hAnsi="Times New Roman" w:cs="Times New Roman"/>
          <w:b/>
          <w:sz w:val="24"/>
          <w:szCs w:val="24"/>
          <w:lang w:val="en-US"/>
        </w:rPr>
        <w:lastRenderedPageBreak/>
        <w:t>Lampiran</w:t>
      </w:r>
      <w:proofErr w:type="spellEnd"/>
      <w:r w:rsidRPr="00B02097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8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.</w:t>
      </w:r>
      <w:proofErr w:type="gramEnd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Poster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Mesin</w:t>
      </w:r>
      <w:proofErr w:type="spellEnd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Pengupas</w:t>
      </w:r>
      <w:proofErr w:type="spellEnd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Kulit</w:t>
      </w:r>
      <w:proofErr w:type="spellEnd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Nanas</w:t>
      </w:r>
      <w:r w:rsidRPr="00B02097">
        <w:rPr>
          <w:rFonts w:ascii="Times New Roman" w:eastAsia="Calibri" w:hAnsi="Times New Roman" w:cs="Times New Roman"/>
          <w:b/>
          <w:i/>
          <w:sz w:val="24"/>
          <w:szCs w:val="24"/>
          <w:lang w:val="en-US"/>
        </w:rPr>
        <w:t xml:space="preserve"> Portable</w:t>
      </w:r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Calibri" w:hAnsi="Times New Roman" w:cs="Times New Roman"/>
          <w:b/>
          <w:sz w:val="24"/>
          <w:szCs w:val="24"/>
          <w:lang w:val="en-US"/>
        </w:rPr>
        <w:t>Otomatis</w:t>
      </w:r>
      <w:proofErr w:type="spellEnd"/>
    </w:p>
    <w:p w:rsidR="00B02097" w:rsidRPr="00B02097" w:rsidRDefault="009818A1" w:rsidP="00B02097">
      <w:pPr>
        <w:pStyle w:val="ListParagraph"/>
        <w:spacing w:line="480" w:lineRule="auto"/>
        <w:ind w:left="0"/>
        <w:jc w:val="both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b/>
          <w:noProof/>
          <w:sz w:val="24"/>
          <w:szCs w:val="24"/>
        </w:rPr>
        <w:drawing>
          <wp:inline distT="0" distB="0" distL="0" distR="0">
            <wp:extent cx="5039995" cy="3780710"/>
            <wp:effectExtent l="19050" t="0" r="8255" b="0"/>
            <wp:docPr id="10" name="Picture 2" descr="E:\SKRIPSI MAMAS\foto\20230808_00073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SKRIPSI MAMAS\foto\20230808_000733.jpg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7807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B02097" w:rsidRPr="00B02097" w:rsidSect="00052973">
      <w:headerReference w:type="default" r:id="rId35"/>
      <w:pgSz w:w="11906" w:h="16838"/>
      <w:pgMar w:top="2268" w:right="1701" w:bottom="1701" w:left="2268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8350B" w:rsidRDefault="0088350B">
      <w:pPr>
        <w:spacing w:after="0" w:line="240" w:lineRule="auto"/>
      </w:pPr>
      <w:r>
        <w:separator/>
      </w:r>
    </w:p>
  </w:endnote>
  <w:endnote w:type="continuationSeparator" w:id="0">
    <w:p w:rsidR="0088350B" w:rsidRDefault="008835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8350B" w:rsidRDefault="0088350B">
      <w:pPr>
        <w:spacing w:after="0" w:line="240" w:lineRule="auto"/>
      </w:pPr>
      <w:r>
        <w:separator/>
      </w:r>
    </w:p>
  </w:footnote>
  <w:footnote w:type="continuationSeparator" w:id="0">
    <w:p w:rsidR="0088350B" w:rsidRDefault="0088350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6B4A" w:rsidRPr="00135F39" w:rsidRDefault="00986B4A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:rsidR="00986B4A" w:rsidRDefault="00986B4A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05974"/>
    <w:multiLevelType w:val="hybridMultilevel"/>
    <w:tmpl w:val="85823F62"/>
    <w:lvl w:ilvl="0" w:tplc="D826BFE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46715F0"/>
    <w:multiLevelType w:val="hybridMultilevel"/>
    <w:tmpl w:val="BCE07E1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49C06A9"/>
    <w:multiLevelType w:val="hybridMultilevel"/>
    <w:tmpl w:val="2020BCEE"/>
    <w:lvl w:ilvl="0" w:tplc="AC0021C0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04F96A13"/>
    <w:multiLevelType w:val="hybridMultilevel"/>
    <w:tmpl w:val="2EF49C5E"/>
    <w:lvl w:ilvl="0" w:tplc="04210019">
      <w:start w:val="1"/>
      <w:numFmt w:val="lowerLetter"/>
      <w:lvlText w:val="%1.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4">
    <w:nsid w:val="07AD1FC4"/>
    <w:multiLevelType w:val="hybridMultilevel"/>
    <w:tmpl w:val="CB366C2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C915651"/>
    <w:multiLevelType w:val="hybridMultilevel"/>
    <w:tmpl w:val="8B162D26"/>
    <w:lvl w:ilvl="0" w:tplc="8230EEC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CFD75E6"/>
    <w:multiLevelType w:val="hybridMultilevel"/>
    <w:tmpl w:val="E40C4982"/>
    <w:lvl w:ilvl="0" w:tplc="9300E1D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F834F45"/>
    <w:multiLevelType w:val="hybridMultilevel"/>
    <w:tmpl w:val="3CFE68A6"/>
    <w:lvl w:ilvl="0" w:tplc="04090015">
      <w:start w:val="1"/>
      <w:numFmt w:val="upperLetter"/>
      <w:lvlText w:val="%1."/>
      <w:lvlJc w:val="left"/>
      <w:pPr>
        <w:ind w:left="761" w:hanging="360"/>
      </w:pPr>
    </w:lvl>
    <w:lvl w:ilvl="1" w:tplc="04090019" w:tentative="1">
      <w:start w:val="1"/>
      <w:numFmt w:val="lowerLetter"/>
      <w:lvlText w:val="%2."/>
      <w:lvlJc w:val="left"/>
      <w:pPr>
        <w:ind w:left="1481" w:hanging="360"/>
      </w:pPr>
    </w:lvl>
    <w:lvl w:ilvl="2" w:tplc="0409001B" w:tentative="1">
      <w:start w:val="1"/>
      <w:numFmt w:val="lowerRoman"/>
      <w:lvlText w:val="%3."/>
      <w:lvlJc w:val="right"/>
      <w:pPr>
        <w:ind w:left="2201" w:hanging="180"/>
      </w:pPr>
    </w:lvl>
    <w:lvl w:ilvl="3" w:tplc="0409000F" w:tentative="1">
      <w:start w:val="1"/>
      <w:numFmt w:val="decimal"/>
      <w:lvlText w:val="%4."/>
      <w:lvlJc w:val="left"/>
      <w:pPr>
        <w:ind w:left="2921" w:hanging="360"/>
      </w:pPr>
    </w:lvl>
    <w:lvl w:ilvl="4" w:tplc="04090019" w:tentative="1">
      <w:start w:val="1"/>
      <w:numFmt w:val="lowerLetter"/>
      <w:lvlText w:val="%5."/>
      <w:lvlJc w:val="left"/>
      <w:pPr>
        <w:ind w:left="3641" w:hanging="360"/>
      </w:pPr>
    </w:lvl>
    <w:lvl w:ilvl="5" w:tplc="0409001B" w:tentative="1">
      <w:start w:val="1"/>
      <w:numFmt w:val="lowerRoman"/>
      <w:lvlText w:val="%6."/>
      <w:lvlJc w:val="right"/>
      <w:pPr>
        <w:ind w:left="4361" w:hanging="180"/>
      </w:pPr>
    </w:lvl>
    <w:lvl w:ilvl="6" w:tplc="0409000F" w:tentative="1">
      <w:start w:val="1"/>
      <w:numFmt w:val="decimal"/>
      <w:lvlText w:val="%7."/>
      <w:lvlJc w:val="left"/>
      <w:pPr>
        <w:ind w:left="5081" w:hanging="360"/>
      </w:pPr>
    </w:lvl>
    <w:lvl w:ilvl="7" w:tplc="04090019" w:tentative="1">
      <w:start w:val="1"/>
      <w:numFmt w:val="lowerLetter"/>
      <w:lvlText w:val="%8."/>
      <w:lvlJc w:val="left"/>
      <w:pPr>
        <w:ind w:left="5801" w:hanging="360"/>
      </w:pPr>
    </w:lvl>
    <w:lvl w:ilvl="8" w:tplc="0409001B" w:tentative="1">
      <w:start w:val="1"/>
      <w:numFmt w:val="lowerRoman"/>
      <w:lvlText w:val="%9."/>
      <w:lvlJc w:val="right"/>
      <w:pPr>
        <w:ind w:left="6521" w:hanging="180"/>
      </w:pPr>
    </w:lvl>
  </w:abstractNum>
  <w:abstractNum w:abstractNumId="8">
    <w:nsid w:val="0FC526EC"/>
    <w:multiLevelType w:val="hybridMultilevel"/>
    <w:tmpl w:val="CF8261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32E7FF3"/>
    <w:multiLevelType w:val="hybridMultilevel"/>
    <w:tmpl w:val="9C2242C6"/>
    <w:lvl w:ilvl="0" w:tplc="16DEBBE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4122AD4"/>
    <w:multiLevelType w:val="hybridMultilevel"/>
    <w:tmpl w:val="9A0A098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16533503"/>
    <w:multiLevelType w:val="hybridMultilevel"/>
    <w:tmpl w:val="E410D03A"/>
    <w:lvl w:ilvl="0" w:tplc="7084178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66D0755"/>
    <w:multiLevelType w:val="hybridMultilevel"/>
    <w:tmpl w:val="0F9A0AE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95C2268"/>
    <w:multiLevelType w:val="hybridMultilevel"/>
    <w:tmpl w:val="4AC85AA2"/>
    <w:lvl w:ilvl="0" w:tplc="87EA98FE">
      <w:start w:val="1"/>
      <w:numFmt w:val="lowerLetter"/>
      <w:lvlText w:val="%1."/>
      <w:lvlJc w:val="left"/>
      <w:pPr>
        <w:ind w:left="144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B956A28"/>
    <w:multiLevelType w:val="hybridMultilevel"/>
    <w:tmpl w:val="8FCAE0B2"/>
    <w:lvl w:ilvl="0" w:tplc="04210019">
      <w:start w:val="1"/>
      <w:numFmt w:val="lowerLetter"/>
      <w:lvlText w:val="%1.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5">
    <w:nsid w:val="1D9B0049"/>
    <w:multiLevelType w:val="hybridMultilevel"/>
    <w:tmpl w:val="4456E6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FA82F12"/>
    <w:multiLevelType w:val="hybridMultilevel"/>
    <w:tmpl w:val="255451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0686423"/>
    <w:multiLevelType w:val="hybridMultilevel"/>
    <w:tmpl w:val="436044A8"/>
    <w:lvl w:ilvl="0" w:tplc="2DEE8918">
      <w:start w:val="1"/>
      <w:numFmt w:val="decimal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2A2910FE"/>
    <w:multiLevelType w:val="hybridMultilevel"/>
    <w:tmpl w:val="78A02BAE"/>
    <w:lvl w:ilvl="0" w:tplc="A4AE146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2C1134D2"/>
    <w:multiLevelType w:val="hybridMultilevel"/>
    <w:tmpl w:val="D916A98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CA57673"/>
    <w:multiLevelType w:val="hybridMultilevel"/>
    <w:tmpl w:val="CE4826B6"/>
    <w:lvl w:ilvl="0" w:tplc="6C323720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>
    <w:nsid w:val="2D4C6D41"/>
    <w:multiLevelType w:val="hybridMultilevel"/>
    <w:tmpl w:val="E690AE1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E3A1B8F"/>
    <w:multiLevelType w:val="hybridMultilevel"/>
    <w:tmpl w:val="FD38189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32703FEC"/>
    <w:multiLevelType w:val="hybridMultilevel"/>
    <w:tmpl w:val="EDE8757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>
    <w:nsid w:val="328B4B23"/>
    <w:multiLevelType w:val="hybridMultilevel"/>
    <w:tmpl w:val="5FF2615E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34501448"/>
    <w:multiLevelType w:val="hybridMultilevel"/>
    <w:tmpl w:val="E07CA6FC"/>
    <w:lvl w:ilvl="0" w:tplc="BB763DE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381A735B"/>
    <w:multiLevelType w:val="hybridMultilevel"/>
    <w:tmpl w:val="A60231B8"/>
    <w:lvl w:ilvl="0" w:tplc="C6EAB8DA">
      <w:start w:val="1"/>
      <w:numFmt w:val="upperLetter"/>
      <w:lvlText w:val="%1."/>
      <w:lvlJc w:val="left"/>
      <w:pPr>
        <w:ind w:left="144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>
    <w:nsid w:val="39DF60E7"/>
    <w:multiLevelType w:val="hybridMultilevel"/>
    <w:tmpl w:val="778CC86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>
    <w:nsid w:val="3A2612E7"/>
    <w:multiLevelType w:val="hybridMultilevel"/>
    <w:tmpl w:val="5A2E33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EFB658A"/>
    <w:multiLevelType w:val="hybridMultilevel"/>
    <w:tmpl w:val="4218F29E"/>
    <w:lvl w:ilvl="0" w:tplc="85B039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3FB37DFF"/>
    <w:multiLevelType w:val="hybridMultilevel"/>
    <w:tmpl w:val="0B422448"/>
    <w:lvl w:ilvl="0" w:tplc="FDAA2234">
      <w:start w:val="1"/>
      <w:numFmt w:val="upperLetter"/>
      <w:lvlText w:val="%1."/>
      <w:lvlJc w:val="left"/>
      <w:pPr>
        <w:ind w:left="76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4C16ADE"/>
    <w:multiLevelType w:val="hybridMultilevel"/>
    <w:tmpl w:val="65D40D94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2">
    <w:nsid w:val="44F4195F"/>
    <w:multiLevelType w:val="hybridMultilevel"/>
    <w:tmpl w:val="598CE22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9394A50"/>
    <w:multiLevelType w:val="hybridMultilevel"/>
    <w:tmpl w:val="C638DB84"/>
    <w:lvl w:ilvl="0" w:tplc="D938F6F0">
      <w:start w:val="1"/>
      <w:numFmt w:val="decimal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49423C44"/>
    <w:multiLevelType w:val="hybridMultilevel"/>
    <w:tmpl w:val="CB2268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49A049E8"/>
    <w:multiLevelType w:val="hybridMultilevel"/>
    <w:tmpl w:val="F7587772"/>
    <w:lvl w:ilvl="0" w:tplc="04210019">
      <w:start w:val="1"/>
      <w:numFmt w:val="lowerLetter"/>
      <w:lvlText w:val="%1."/>
      <w:lvlJc w:val="left"/>
      <w:pPr>
        <w:ind w:left="2280" w:hanging="360"/>
      </w:p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36">
    <w:nsid w:val="4B170578"/>
    <w:multiLevelType w:val="hybridMultilevel"/>
    <w:tmpl w:val="4882FFD0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>
    <w:nsid w:val="4C191361"/>
    <w:multiLevelType w:val="hybridMultilevel"/>
    <w:tmpl w:val="64DA7ABC"/>
    <w:lvl w:ilvl="0" w:tplc="E9EC9016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50BA3DAC"/>
    <w:multiLevelType w:val="hybridMultilevel"/>
    <w:tmpl w:val="8B0E3F0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52072A2B"/>
    <w:multiLevelType w:val="hybridMultilevel"/>
    <w:tmpl w:val="F77E4F20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0">
    <w:nsid w:val="540B7364"/>
    <w:multiLevelType w:val="hybridMultilevel"/>
    <w:tmpl w:val="B7C46234"/>
    <w:lvl w:ilvl="0" w:tplc="DBB0757A">
      <w:start w:val="1"/>
      <w:numFmt w:val="lowerLetter"/>
      <w:lvlText w:val="%1."/>
      <w:lvlJc w:val="left"/>
      <w:pPr>
        <w:ind w:left="1080" w:hanging="360"/>
      </w:pPr>
      <w:rPr>
        <w:rFonts w:hint="default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>
    <w:nsid w:val="57F04DE0"/>
    <w:multiLevelType w:val="hybridMultilevel"/>
    <w:tmpl w:val="72467A62"/>
    <w:lvl w:ilvl="0" w:tplc="70E8ED40">
      <w:start w:val="1"/>
      <w:numFmt w:val="lowerLetter"/>
      <w:lvlText w:val="%1."/>
      <w:lvlJc w:val="left"/>
      <w:pPr>
        <w:ind w:left="144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5811496C"/>
    <w:multiLevelType w:val="hybridMultilevel"/>
    <w:tmpl w:val="F8708F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59FB3A76"/>
    <w:multiLevelType w:val="hybridMultilevel"/>
    <w:tmpl w:val="DDEA0B2A"/>
    <w:lvl w:ilvl="0" w:tplc="91F8720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5C8D46A7"/>
    <w:multiLevelType w:val="hybridMultilevel"/>
    <w:tmpl w:val="962EC8D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5F534D5B"/>
    <w:multiLevelType w:val="hybridMultilevel"/>
    <w:tmpl w:val="491AE36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7EF872B0">
      <w:start w:val="1"/>
      <w:numFmt w:val="lowerLetter"/>
      <w:lvlText w:val="%2."/>
      <w:lvlJc w:val="left"/>
      <w:pPr>
        <w:ind w:left="1440" w:hanging="360"/>
      </w:pPr>
      <w:rPr>
        <w:i w:val="0"/>
      </w:rPr>
    </w:lvl>
    <w:lvl w:ilvl="2" w:tplc="9E8AB26A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60C82CCD"/>
    <w:multiLevelType w:val="hybridMultilevel"/>
    <w:tmpl w:val="5F629E8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61E55E1E"/>
    <w:multiLevelType w:val="hybridMultilevel"/>
    <w:tmpl w:val="FDEE3C72"/>
    <w:lvl w:ilvl="0" w:tplc="FB5ED8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>
    <w:nsid w:val="62C73EDE"/>
    <w:multiLevelType w:val="hybridMultilevel"/>
    <w:tmpl w:val="D07A8382"/>
    <w:lvl w:ilvl="0" w:tplc="99D882BC">
      <w:start w:val="1"/>
      <w:numFmt w:val="lowerLetter"/>
      <w:lvlText w:val="%1."/>
      <w:lvlJc w:val="left"/>
      <w:pPr>
        <w:ind w:left="144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9">
    <w:nsid w:val="63853A33"/>
    <w:multiLevelType w:val="hybridMultilevel"/>
    <w:tmpl w:val="C29683C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652D4DA2"/>
    <w:multiLevelType w:val="hybridMultilevel"/>
    <w:tmpl w:val="4218F29E"/>
    <w:lvl w:ilvl="0" w:tplc="85B039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>
    <w:nsid w:val="66896E1E"/>
    <w:multiLevelType w:val="hybridMultilevel"/>
    <w:tmpl w:val="6998798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>
    <w:nsid w:val="66AD3DF6"/>
    <w:multiLevelType w:val="hybridMultilevel"/>
    <w:tmpl w:val="936AD55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3">
    <w:nsid w:val="67881022"/>
    <w:multiLevelType w:val="hybridMultilevel"/>
    <w:tmpl w:val="39E47004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4">
    <w:nsid w:val="6E57437C"/>
    <w:multiLevelType w:val="hybridMultilevel"/>
    <w:tmpl w:val="04F0CF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>
    <w:nsid w:val="6F601016"/>
    <w:multiLevelType w:val="hybridMultilevel"/>
    <w:tmpl w:val="AC246B7A"/>
    <w:lvl w:ilvl="0" w:tplc="04090017">
      <w:start w:val="1"/>
      <w:numFmt w:val="lowerLetter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6">
    <w:nsid w:val="6FB37121"/>
    <w:multiLevelType w:val="hybridMultilevel"/>
    <w:tmpl w:val="90187146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708D29DB"/>
    <w:multiLevelType w:val="hybridMultilevel"/>
    <w:tmpl w:val="F976BF40"/>
    <w:lvl w:ilvl="0" w:tplc="A044D8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>
    <w:nsid w:val="71E520D7"/>
    <w:multiLevelType w:val="hybridMultilevel"/>
    <w:tmpl w:val="3D8A69B2"/>
    <w:lvl w:ilvl="0" w:tplc="48ECE19E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>
    <w:nsid w:val="7585392F"/>
    <w:multiLevelType w:val="hybridMultilevel"/>
    <w:tmpl w:val="428412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759767B3"/>
    <w:multiLevelType w:val="hybridMultilevel"/>
    <w:tmpl w:val="7B6EA484"/>
    <w:lvl w:ilvl="0" w:tplc="F0EE827A">
      <w:start w:val="1"/>
      <w:numFmt w:val="decimal"/>
      <w:lvlText w:val="%1."/>
      <w:lvlJc w:val="left"/>
      <w:pPr>
        <w:ind w:left="108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1">
    <w:nsid w:val="77EE2DF9"/>
    <w:multiLevelType w:val="hybridMultilevel"/>
    <w:tmpl w:val="D116EA7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9A926E0"/>
    <w:multiLevelType w:val="hybridMultilevel"/>
    <w:tmpl w:val="087CE2BA"/>
    <w:lvl w:ilvl="0" w:tplc="84A637E0">
      <w:start w:val="1"/>
      <w:numFmt w:val="decimal"/>
      <w:lvlText w:val="%1."/>
      <w:lvlJc w:val="left"/>
      <w:pPr>
        <w:ind w:left="151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34" w:hanging="360"/>
      </w:pPr>
    </w:lvl>
    <w:lvl w:ilvl="2" w:tplc="0421001B" w:tentative="1">
      <w:start w:val="1"/>
      <w:numFmt w:val="lowerRoman"/>
      <w:lvlText w:val="%3."/>
      <w:lvlJc w:val="right"/>
      <w:pPr>
        <w:ind w:left="2954" w:hanging="180"/>
      </w:pPr>
    </w:lvl>
    <w:lvl w:ilvl="3" w:tplc="0421000F" w:tentative="1">
      <w:start w:val="1"/>
      <w:numFmt w:val="decimal"/>
      <w:lvlText w:val="%4."/>
      <w:lvlJc w:val="left"/>
      <w:pPr>
        <w:ind w:left="3674" w:hanging="360"/>
      </w:pPr>
    </w:lvl>
    <w:lvl w:ilvl="4" w:tplc="04210019" w:tentative="1">
      <w:start w:val="1"/>
      <w:numFmt w:val="lowerLetter"/>
      <w:lvlText w:val="%5."/>
      <w:lvlJc w:val="left"/>
      <w:pPr>
        <w:ind w:left="4394" w:hanging="360"/>
      </w:pPr>
    </w:lvl>
    <w:lvl w:ilvl="5" w:tplc="0421001B" w:tentative="1">
      <w:start w:val="1"/>
      <w:numFmt w:val="lowerRoman"/>
      <w:lvlText w:val="%6."/>
      <w:lvlJc w:val="right"/>
      <w:pPr>
        <w:ind w:left="5114" w:hanging="180"/>
      </w:pPr>
    </w:lvl>
    <w:lvl w:ilvl="6" w:tplc="0421000F" w:tentative="1">
      <w:start w:val="1"/>
      <w:numFmt w:val="decimal"/>
      <w:lvlText w:val="%7."/>
      <w:lvlJc w:val="left"/>
      <w:pPr>
        <w:ind w:left="5834" w:hanging="360"/>
      </w:pPr>
    </w:lvl>
    <w:lvl w:ilvl="7" w:tplc="04210019" w:tentative="1">
      <w:start w:val="1"/>
      <w:numFmt w:val="lowerLetter"/>
      <w:lvlText w:val="%8."/>
      <w:lvlJc w:val="left"/>
      <w:pPr>
        <w:ind w:left="6554" w:hanging="360"/>
      </w:pPr>
    </w:lvl>
    <w:lvl w:ilvl="8" w:tplc="0421001B" w:tentative="1">
      <w:start w:val="1"/>
      <w:numFmt w:val="lowerRoman"/>
      <w:lvlText w:val="%9."/>
      <w:lvlJc w:val="right"/>
      <w:pPr>
        <w:ind w:left="7274" w:hanging="180"/>
      </w:pPr>
    </w:lvl>
  </w:abstractNum>
  <w:abstractNum w:abstractNumId="63">
    <w:nsid w:val="7A28317F"/>
    <w:multiLevelType w:val="hybridMultilevel"/>
    <w:tmpl w:val="1B0AD596"/>
    <w:lvl w:ilvl="0" w:tplc="04090011">
      <w:start w:val="1"/>
      <w:numFmt w:val="decimal"/>
      <w:lvlText w:val="%1)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7"/>
  </w:num>
  <w:num w:numId="2">
    <w:abstractNumId w:val="11"/>
  </w:num>
  <w:num w:numId="3">
    <w:abstractNumId w:val="9"/>
  </w:num>
  <w:num w:numId="4">
    <w:abstractNumId w:val="30"/>
  </w:num>
  <w:num w:numId="5">
    <w:abstractNumId w:val="60"/>
  </w:num>
  <w:num w:numId="6">
    <w:abstractNumId w:val="26"/>
  </w:num>
  <w:num w:numId="7">
    <w:abstractNumId w:val="33"/>
  </w:num>
  <w:num w:numId="8">
    <w:abstractNumId w:val="42"/>
  </w:num>
  <w:num w:numId="9">
    <w:abstractNumId w:val="54"/>
  </w:num>
  <w:num w:numId="10">
    <w:abstractNumId w:val="10"/>
  </w:num>
  <w:num w:numId="11">
    <w:abstractNumId w:val="56"/>
  </w:num>
  <w:num w:numId="12">
    <w:abstractNumId w:val="4"/>
  </w:num>
  <w:num w:numId="13">
    <w:abstractNumId w:val="12"/>
  </w:num>
  <w:num w:numId="14">
    <w:abstractNumId w:val="44"/>
  </w:num>
  <w:num w:numId="15">
    <w:abstractNumId w:val="37"/>
  </w:num>
  <w:num w:numId="16">
    <w:abstractNumId w:val="2"/>
  </w:num>
  <w:num w:numId="17">
    <w:abstractNumId w:val="39"/>
  </w:num>
  <w:num w:numId="18">
    <w:abstractNumId w:val="63"/>
  </w:num>
  <w:num w:numId="19">
    <w:abstractNumId w:val="15"/>
  </w:num>
  <w:num w:numId="20">
    <w:abstractNumId w:val="16"/>
  </w:num>
  <w:num w:numId="21">
    <w:abstractNumId w:val="38"/>
  </w:num>
  <w:num w:numId="22">
    <w:abstractNumId w:val="34"/>
  </w:num>
  <w:num w:numId="23">
    <w:abstractNumId w:val="28"/>
  </w:num>
  <w:num w:numId="24">
    <w:abstractNumId w:val="24"/>
  </w:num>
  <w:num w:numId="25">
    <w:abstractNumId w:val="23"/>
  </w:num>
  <w:num w:numId="26">
    <w:abstractNumId w:val="22"/>
  </w:num>
  <w:num w:numId="27">
    <w:abstractNumId w:val="18"/>
  </w:num>
  <w:num w:numId="28">
    <w:abstractNumId w:val="6"/>
  </w:num>
  <w:num w:numId="29">
    <w:abstractNumId w:val="1"/>
  </w:num>
  <w:num w:numId="30">
    <w:abstractNumId w:val="20"/>
  </w:num>
  <w:num w:numId="31">
    <w:abstractNumId w:val="40"/>
  </w:num>
  <w:num w:numId="32">
    <w:abstractNumId w:val="58"/>
  </w:num>
  <w:num w:numId="33">
    <w:abstractNumId w:val="13"/>
  </w:num>
  <w:num w:numId="34">
    <w:abstractNumId w:val="36"/>
  </w:num>
  <w:num w:numId="35">
    <w:abstractNumId w:val="61"/>
  </w:num>
  <w:num w:numId="36">
    <w:abstractNumId w:val="19"/>
  </w:num>
  <w:num w:numId="37">
    <w:abstractNumId w:val="48"/>
  </w:num>
  <w:num w:numId="38">
    <w:abstractNumId w:val="49"/>
  </w:num>
  <w:num w:numId="39">
    <w:abstractNumId w:val="45"/>
  </w:num>
  <w:num w:numId="40">
    <w:abstractNumId w:val="62"/>
  </w:num>
  <w:num w:numId="41">
    <w:abstractNumId w:val="21"/>
  </w:num>
  <w:num w:numId="42">
    <w:abstractNumId w:val="29"/>
  </w:num>
  <w:num w:numId="43">
    <w:abstractNumId w:val="47"/>
  </w:num>
  <w:num w:numId="44">
    <w:abstractNumId w:val="43"/>
  </w:num>
  <w:num w:numId="45">
    <w:abstractNumId w:val="59"/>
  </w:num>
  <w:num w:numId="46">
    <w:abstractNumId w:val="25"/>
  </w:num>
  <w:num w:numId="47">
    <w:abstractNumId w:val="46"/>
  </w:num>
  <w:num w:numId="48">
    <w:abstractNumId w:val="5"/>
  </w:num>
  <w:num w:numId="49">
    <w:abstractNumId w:val="50"/>
  </w:num>
  <w:num w:numId="50">
    <w:abstractNumId w:val="0"/>
  </w:num>
  <w:num w:numId="51">
    <w:abstractNumId w:val="32"/>
  </w:num>
  <w:num w:numId="52">
    <w:abstractNumId w:val="35"/>
  </w:num>
  <w:num w:numId="53">
    <w:abstractNumId w:val="14"/>
  </w:num>
  <w:num w:numId="54">
    <w:abstractNumId w:val="3"/>
  </w:num>
  <w:num w:numId="55">
    <w:abstractNumId w:val="8"/>
  </w:num>
  <w:num w:numId="56">
    <w:abstractNumId w:val="57"/>
  </w:num>
  <w:num w:numId="57">
    <w:abstractNumId w:val="17"/>
  </w:num>
  <w:num w:numId="58">
    <w:abstractNumId w:val="52"/>
  </w:num>
  <w:num w:numId="59">
    <w:abstractNumId w:val="51"/>
  </w:num>
  <w:num w:numId="60">
    <w:abstractNumId w:val="27"/>
  </w:num>
  <w:num w:numId="61">
    <w:abstractNumId w:val="41"/>
  </w:num>
  <w:num w:numId="62">
    <w:abstractNumId w:val="53"/>
  </w:num>
  <w:num w:numId="63">
    <w:abstractNumId w:val="55"/>
  </w:num>
  <w:num w:numId="64">
    <w:abstractNumId w:val="31"/>
  </w:num>
  <w:numIdMacAtCleanup w:val="5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7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A51ED"/>
    <w:rsid w:val="00002F82"/>
    <w:rsid w:val="00004D7A"/>
    <w:rsid w:val="00006D27"/>
    <w:rsid w:val="000101F2"/>
    <w:rsid w:val="0001201A"/>
    <w:rsid w:val="00012E95"/>
    <w:rsid w:val="00020E97"/>
    <w:rsid w:val="0003286C"/>
    <w:rsid w:val="00037284"/>
    <w:rsid w:val="00040937"/>
    <w:rsid w:val="0004674B"/>
    <w:rsid w:val="00052973"/>
    <w:rsid w:val="000559EE"/>
    <w:rsid w:val="00060A30"/>
    <w:rsid w:val="000823C5"/>
    <w:rsid w:val="00083F7E"/>
    <w:rsid w:val="000A03E5"/>
    <w:rsid w:val="000A15CE"/>
    <w:rsid w:val="000A6974"/>
    <w:rsid w:val="000A7052"/>
    <w:rsid w:val="000A7678"/>
    <w:rsid w:val="000B1A53"/>
    <w:rsid w:val="000B2A87"/>
    <w:rsid w:val="000B56F9"/>
    <w:rsid w:val="000C4524"/>
    <w:rsid w:val="000C5968"/>
    <w:rsid w:val="000D0483"/>
    <w:rsid w:val="000D3323"/>
    <w:rsid w:val="000F75F4"/>
    <w:rsid w:val="00111E6C"/>
    <w:rsid w:val="0011703D"/>
    <w:rsid w:val="00141ED6"/>
    <w:rsid w:val="00143205"/>
    <w:rsid w:val="001520E0"/>
    <w:rsid w:val="00156688"/>
    <w:rsid w:val="00170AEE"/>
    <w:rsid w:val="00172AD4"/>
    <w:rsid w:val="0017523E"/>
    <w:rsid w:val="001818CF"/>
    <w:rsid w:val="001822A3"/>
    <w:rsid w:val="00184705"/>
    <w:rsid w:val="001872FD"/>
    <w:rsid w:val="00197798"/>
    <w:rsid w:val="001A325A"/>
    <w:rsid w:val="001A5610"/>
    <w:rsid w:val="001B0A04"/>
    <w:rsid w:val="001C1068"/>
    <w:rsid w:val="001C16D0"/>
    <w:rsid w:val="001C5184"/>
    <w:rsid w:val="001D5EE4"/>
    <w:rsid w:val="001E6076"/>
    <w:rsid w:val="001E6F64"/>
    <w:rsid w:val="001F1E87"/>
    <w:rsid w:val="001F24B3"/>
    <w:rsid w:val="001F3AC2"/>
    <w:rsid w:val="001F6A5B"/>
    <w:rsid w:val="001F7A48"/>
    <w:rsid w:val="00207442"/>
    <w:rsid w:val="002244DB"/>
    <w:rsid w:val="00225078"/>
    <w:rsid w:val="00227120"/>
    <w:rsid w:val="00230FCA"/>
    <w:rsid w:val="002314E4"/>
    <w:rsid w:val="0025478B"/>
    <w:rsid w:val="00276060"/>
    <w:rsid w:val="00282A73"/>
    <w:rsid w:val="0028573D"/>
    <w:rsid w:val="00287028"/>
    <w:rsid w:val="0029662B"/>
    <w:rsid w:val="00296D37"/>
    <w:rsid w:val="002A0887"/>
    <w:rsid w:val="002A1919"/>
    <w:rsid w:val="002A4D16"/>
    <w:rsid w:val="002A4DC1"/>
    <w:rsid w:val="002A63A2"/>
    <w:rsid w:val="002B3B94"/>
    <w:rsid w:val="002C09F0"/>
    <w:rsid w:val="002C30A8"/>
    <w:rsid w:val="002E5403"/>
    <w:rsid w:val="002F51ED"/>
    <w:rsid w:val="00300F4D"/>
    <w:rsid w:val="003028FC"/>
    <w:rsid w:val="00303405"/>
    <w:rsid w:val="00303828"/>
    <w:rsid w:val="0030595A"/>
    <w:rsid w:val="003242C5"/>
    <w:rsid w:val="0032455B"/>
    <w:rsid w:val="00324B36"/>
    <w:rsid w:val="003379CB"/>
    <w:rsid w:val="00337E1B"/>
    <w:rsid w:val="0034434E"/>
    <w:rsid w:val="00350CA2"/>
    <w:rsid w:val="00354BD1"/>
    <w:rsid w:val="00361C24"/>
    <w:rsid w:val="00364A48"/>
    <w:rsid w:val="00365903"/>
    <w:rsid w:val="0037269F"/>
    <w:rsid w:val="003827CE"/>
    <w:rsid w:val="00386AB2"/>
    <w:rsid w:val="003919FF"/>
    <w:rsid w:val="00392D46"/>
    <w:rsid w:val="003975DE"/>
    <w:rsid w:val="003A49EE"/>
    <w:rsid w:val="003B027B"/>
    <w:rsid w:val="003B427F"/>
    <w:rsid w:val="003B7191"/>
    <w:rsid w:val="003C05AC"/>
    <w:rsid w:val="003C74A6"/>
    <w:rsid w:val="003D5E13"/>
    <w:rsid w:val="003D77A8"/>
    <w:rsid w:val="003E06A0"/>
    <w:rsid w:val="003F5C75"/>
    <w:rsid w:val="00400EC2"/>
    <w:rsid w:val="0041225D"/>
    <w:rsid w:val="0041693B"/>
    <w:rsid w:val="00423FBA"/>
    <w:rsid w:val="00426388"/>
    <w:rsid w:val="00427576"/>
    <w:rsid w:val="00432B2C"/>
    <w:rsid w:val="004363DE"/>
    <w:rsid w:val="0044455A"/>
    <w:rsid w:val="00462462"/>
    <w:rsid w:val="0046301A"/>
    <w:rsid w:val="00466C04"/>
    <w:rsid w:val="00484B4D"/>
    <w:rsid w:val="004A115F"/>
    <w:rsid w:val="004A273A"/>
    <w:rsid w:val="004B3D18"/>
    <w:rsid w:val="004D32E1"/>
    <w:rsid w:val="004D4C83"/>
    <w:rsid w:val="004D67BF"/>
    <w:rsid w:val="004E5836"/>
    <w:rsid w:val="004F024C"/>
    <w:rsid w:val="00500D08"/>
    <w:rsid w:val="0050417F"/>
    <w:rsid w:val="005157DA"/>
    <w:rsid w:val="005244C8"/>
    <w:rsid w:val="0052568D"/>
    <w:rsid w:val="005260FF"/>
    <w:rsid w:val="00532DA8"/>
    <w:rsid w:val="005351F1"/>
    <w:rsid w:val="005354D1"/>
    <w:rsid w:val="00537E71"/>
    <w:rsid w:val="00542811"/>
    <w:rsid w:val="0054651E"/>
    <w:rsid w:val="00551D23"/>
    <w:rsid w:val="005637F0"/>
    <w:rsid w:val="005654DC"/>
    <w:rsid w:val="005677A9"/>
    <w:rsid w:val="005837C0"/>
    <w:rsid w:val="00584E83"/>
    <w:rsid w:val="00590FD8"/>
    <w:rsid w:val="005B7105"/>
    <w:rsid w:val="005B7CAD"/>
    <w:rsid w:val="005C14B8"/>
    <w:rsid w:val="005C4068"/>
    <w:rsid w:val="005C60E1"/>
    <w:rsid w:val="005D3A71"/>
    <w:rsid w:val="005E1F2E"/>
    <w:rsid w:val="005F08B4"/>
    <w:rsid w:val="005F2652"/>
    <w:rsid w:val="005F4E37"/>
    <w:rsid w:val="006002DB"/>
    <w:rsid w:val="00604FDA"/>
    <w:rsid w:val="00613754"/>
    <w:rsid w:val="00615315"/>
    <w:rsid w:val="0061581F"/>
    <w:rsid w:val="00624A15"/>
    <w:rsid w:val="006264A4"/>
    <w:rsid w:val="00640922"/>
    <w:rsid w:val="00641733"/>
    <w:rsid w:val="00653F43"/>
    <w:rsid w:val="006640BE"/>
    <w:rsid w:val="00666C51"/>
    <w:rsid w:val="006720AE"/>
    <w:rsid w:val="006871DD"/>
    <w:rsid w:val="006A487C"/>
    <w:rsid w:val="006A7CDC"/>
    <w:rsid w:val="006C1808"/>
    <w:rsid w:val="006C2C6B"/>
    <w:rsid w:val="006C3032"/>
    <w:rsid w:val="006C7168"/>
    <w:rsid w:val="006C74AD"/>
    <w:rsid w:val="006E741A"/>
    <w:rsid w:val="00711939"/>
    <w:rsid w:val="00712741"/>
    <w:rsid w:val="00717CD7"/>
    <w:rsid w:val="00747782"/>
    <w:rsid w:val="00752FA8"/>
    <w:rsid w:val="007562D4"/>
    <w:rsid w:val="0076578A"/>
    <w:rsid w:val="00771EE0"/>
    <w:rsid w:val="00783525"/>
    <w:rsid w:val="00786A37"/>
    <w:rsid w:val="007930B6"/>
    <w:rsid w:val="00794F78"/>
    <w:rsid w:val="007A2C7B"/>
    <w:rsid w:val="007A3373"/>
    <w:rsid w:val="007A780E"/>
    <w:rsid w:val="007B6649"/>
    <w:rsid w:val="007C52D7"/>
    <w:rsid w:val="007D5E02"/>
    <w:rsid w:val="007D6E2C"/>
    <w:rsid w:val="007E06C9"/>
    <w:rsid w:val="007E5A0B"/>
    <w:rsid w:val="0080025B"/>
    <w:rsid w:val="00800F1B"/>
    <w:rsid w:val="00812ECC"/>
    <w:rsid w:val="00815467"/>
    <w:rsid w:val="00822D5D"/>
    <w:rsid w:val="0082565A"/>
    <w:rsid w:val="00831610"/>
    <w:rsid w:val="00834033"/>
    <w:rsid w:val="00836EBB"/>
    <w:rsid w:val="008405FE"/>
    <w:rsid w:val="00843753"/>
    <w:rsid w:val="00846942"/>
    <w:rsid w:val="008558D9"/>
    <w:rsid w:val="00857F7F"/>
    <w:rsid w:val="00860A54"/>
    <w:rsid w:val="008611FF"/>
    <w:rsid w:val="008676C1"/>
    <w:rsid w:val="008803B7"/>
    <w:rsid w:val="0088350B"/>
    <w:rsid w:val="00892FDB"/>
    <w:rsid w:val="008A1D3E"/>
    <w:rsid w:val="008A26D7"/>
    <w:rsid w:val="008A34CA"/>
    <w:rsid w:val="008A5198"/>
    <w:rsid w:val="008A5671"/>
    <w:rsid w:val="008A56CA"/>
    <w:rsid w:val="008B5C79"/>
    <w:rsid w:val="008C0975"/>
    <w:rsid w:val="008C1851"/>
    <w:rsid w:val="008D27D0"/>
    <w:rsid w:val="008D3DA0"/>
    <w:rsid w:val="008D75C3"/>
    <w:rsid w:val="008E3E74"/>
    <w:rsid w:val="008E6ED5"/>
    <w:rsid w:val="008F1834"/>
    <w:rsid w:val="00900803"/>
    <w:rsid w:val="0090125F"/>
    <w:rsid w:val="00906C4C"/>
    <w:rsid w:val="0090740E"/>
    <w:rsid w:val="00907A71"/>
    <w:rsid w:val="00911FA9"/>
    <w:rsid w:val="00914963"/>
    <w:rsid w:val="00916E46"/>
    <w:rsid w:val="00917144"/>
    <w:rsid w:val="00926F64"/>
    <w:rsid w:val="009350AF"/>
    <w:rsid w:val="009532BE"/>
    <w:rsid w:val="00955985"/>
    <w:rsid w:val="0096261C"/>
    <w:rsid w:val="00962FAD"/>
    <w:rsid w:val="00965BE3"/>
    <w:rsid w:val="00975671"/>
    <w:rsid w:val="009818A1"/>
    <w:rsid w:val="00985632"/>
    <w:rsid w:val="00986B4A"/>
    <w:rsid w:val="00987B54"/>
    <w:rsid w:val="00994E86"/>
    <w:rsid w:val="009A3EE7"/>
    <w:rsid w:val="009A7272"/>
    <w:rsid w:val="009B4A4C"/>
    <w:rsid w:val="009B5421"/>
    <w:rsid w:val="009C1351"/>
    <w:rsid w:val="009D2292"/>
    <w:rsid w:val="009E1977"/>
    <w:rsid w:val="009F05D1"/>
    <w:rsid w:val="009F25E1"/>
    <w:rsid w:val="00A01F13"/>
    <w:rsid w:val="00A04D04"/>
    <w:rsid w:val="00A05C8B"/>
    <w:rsid w:val="00A14AD7"/>
    <w:rsid w:val="00A20605"/>
    <w:rsid w:val="00A23A24"/>
    <w:rsid w:val="00A3563D"/>
    <w:rsid w:val="00A405C9"/>
    <w:rsid w:val="00A41F81"/>
    <w:rsid w:val="00A458DA"/>
    <w:rsid w:val="00A548D4"/>
    <w:rsid w:val="00A559AA"/>
    <w:rsid w:val="00A57814"/>
    <w:rsid w:val="00A60664"/>
    <w:rsid w:val="00A6460C"/>
    <w:rsid w:val="00A65400"/>
    <w:rsid w:val="00A75DD9"/>
    <w:rsid w:val="00A82788"/>
    <w:rsid w:val="00A90806"/>
    <w:rsid w:val="00AA51ED"/>
    <w:rsid w:val="00AA5B67"/>
    <w:rsid w:val="00AA77C3"/>
    <w:rsid w:val="00AB2C24"/>
    <w:rsid w:val="00AB5639"/>
    <w:rsid w:val="00AC01CC"/>
    <w:rsid w:val="00AC1F92"/>
    <w:rsid w:val="00AC3B6D"/>
    <w:rsid w:val="00AD23EA"/>
    <w:rsid w:val="00AD650C"/>
    <w:rsid w:val="00AE1409"/>
    <w:rsid w:val="00AE38C4"/>
    <w:rsid w:val="00AF4F71"/>
    <w:rsid w:val="00AF51E0"/>
    <w:rsid w:val="00AF591D"/>
    <w:rsid w:val="00B00FB8"/>
    <w:rsid w:val="00B02097"/>
    <w:rsid w:val="00B02577"/>
    <w:rsid w:val="00B068A4"/>
    <w:rsid w:val="00B15877"/>
    <w:rsid w:val="00B17F54"/>
    <w:rsid w:val="00B35FD8"/>
    <w:rsid w:val="00B42FF9"/>
    <w:rsid w:val="00B44A57"/>
    <w:rsid w:val="00B45994"/>
    <w:rsid w:val="00B46231"/>
    <w:rsid w:val="00B46EE2"/>
    <w:rsid w:val="00B47536"/>
    <w:rsid w:val="00B5018D"/>
    <w:rsid w:val="00B601E3"/>
    <w:rsid w:val="00B617CD"/>
    <w:rsid w:val="00B61A49"/>
    <w:rsid w:val="00B6516D"/>
    <w:rsid w:val="00B75410"/>
    <w:rsid w:val="00B7647A"/>
    <w:rsid w:val="00B806AE"/>
    <w:rsid w:val="00BA47B9"/>
    <w:rsid w:val="00BB0515"/>
    <w:rsid w:val="00BB1E4A"/>
    <w:rsid w:val="00BC6A8B"/>
    <w:rsid w:val="00BD1129"/>
    <w:rsid w:val="00BD6A46"/>
    <w:rsid w:val="00BE3A2B"/>
    <w:rsid w:val="00BF2A1C"/>
    <w:rsid w:val="00BF373B"/>
    <w:rsid w:val="00BF6FC8"/>
    <w:rsid w:val="00C1275D"/>
    <w:rsid w:val="00C1375F"/>
    <w:rsid w:val="00C30F9C"/>
    <w:rsid w:val="00C33FDF"/>
    <w:rsid w:val="00C3554E"/>
    <w:rsid w:val="00C43A50"/>
    <w:rsid w:val="00C45D54"/>
    <w:rsid w:val="00C4683D"/>
    <w:rsid w:val="00C510EA"/>
    <w:rsid w:val="00C55DA5"/>
    <w:rsid w:val="00C57E58"/>
    <w:rsid w:val="00C933A6"/>
    <w:rsid w:val="00C94CF6"/>
    <w:rsid w:val="00CB260B"/>
    <w:rsid w:val="00CC114B"/>
    <w:rsid w:val="00CD0854"/>
    <w:rsid w:val="00CE3F52"/>
    <w:rsid w:val="00CE44FD"/>
    <w:rsid w:val="00CE74EB"/>
    <w:rsid w:val="00CE79D5"/>
    <w:rsid w:val="00CE7A76"/>
    <w:rsid w:val="00CE7DB5"/>
    <w:rsid w:val="00D00205"/>
    <w:rsid w:val="00D01E95"/>
    <w:rsid w:val="00D14117"/>
    <w:rsid w:val="00D161B0"/>
    <w:rsid w:val="00D168F9"/>
    <w:rsid w:val="00D17E77"/>
    <w:rsid w:val="00D2169B"/>
    <w:rsid w:val="00D22E0D"/>
    <w:rsid w:val="00D40991"/>
    <w:rsid w:val="00D40FE0"/>
    <w:rsid w:val="00D431CD"/>
    <w:rsid w:val="00D43CEE"/>
    <w:rsid w:val="00D47D3E"/>
    <w:rsid w:val="00D5053D"/>
    <w:rsid w:val="00D6027D"/>
    <w:rsid w:val="00D60315"/>
    <w:rsid w:val="00D60560"/>
    <w:rsid w:val="00D61773"/>
    <w:rsid w:val="00D62776"/>
    <w:rsid w:val="00D67A7C"/>
    <w:rsid w:val="00D75567"/>
    <w:rsid w:val="00D75DE3"/>
    <w:rsid w:val="00D836BD"/>
    <w:rsid w:val="00DA2A69"/>
    <w:rsid w:val="00DA3330"/>
    <w:rsid w:val="00DA37F6"/>
    <w:rsid w:val="00DB6E95"/>
    <w:rsid w:val="00DB73D5"/>
    <w:rsid w:val="00DC0F5B"/>
    <w:rsid w:val="00DD0243"/>
    <w:rsid w:val="00DD78FB"/>
    <w:rsid w:val="00DE561B"/>
    <w:rsid w:val="00DF2097"/>
    <w:rsid w:val="00E07159"/>
    <w:rsid w:val="00E07FDA"/>
    <w:rsid w:val="00E16B2E"/>
    <w:rsid w:val="00E2117E"/>
    <w:rsid w:val="00E24D21"/>
    <w:rsid w:val="00E3186E"/>
    <w:rsid w:val="00E43C6E"/>
    <w:rsid w:val="00E459A9"/>
    <w:rsid w:val="00E51297"/>
    <w:rsid w:val="00E656A6"/>
    <w:rsid w:val="00E75338"/>
    <w:rsid w:val="00E76078"/>
    <w:rsid w:val="00E87566"/>
    <w:rsid w:val="00E87FDA"/>
    <w:rsid w:val="00E91620"/>
    <w:rsid w:val="00E93768"/>
    <w:rsid w:val="00E95AB7"/>
    <w:rsid w:val="00E97C87"/>
    <w:rsid w:val="00EA02F3"/>
    <w:rsid w:val="00EA2264"/>
    <w:rsid w:val="00EB0CA1"/>
    <w:rsid w:val="00EB234C"/>
    <w:rsid w:val="00EB730C"/>
    <w:rsid w:val="00ED05B1"/>
    <w:rsid w:val="00ED5623"/>
    <w:rsid w:val="00EF00FE"/>
    <w:rsid w:val="00F02396"/>
    <w:rsid w:val="00F02488"/>
    <w:rsid w:val="00F02E01"/>
    <w:rsid w:val="00F04137"/>
    <w:rsid w:val="00F156C9"/>
    <w:rsid w:val="00F23BAE"/>
    <w:rsid w:val="00F246BB"/>
    <w:rsid w:val="00F343D1"/>
    <w:rsid w:val="00F42284"/>
    <w:rsid w:val="00F42A16"/>
    <w:rsid w:val="00F6168C"/>
    <w:rsid w:val="00F6334E"/>
    <w:rsid w:val="00F65BB2"/>
    <w:rsid w:val="00F71060"/>
    <w:rsid w:val="00FA06E5"/>
    <w:rsid w:val="00FB4BCE"/>
    <w:rsid w:val="00FC3B2E"/>
    <w:rsid w:val="00FC7F14"/>
    <w:rsid w:val="00FD05D9"/>
    <w:rsid w:val="00FD1C99"/>
    <w:rsid w:val="00FF1EE7"/>
    <w:rsid w:val="00FF71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51ED"/>
    <w:pPr>
      <w:spacing w:after="160" w:line="259" w:lineRule="auto"/>
    </w:pPr>
    <w:rPr>
      <w:rFonts w:eastAsiaTheme="minorEastAsia"/>
      <w:lang w:eastAsia="id-ID"/>
    </w:rPr>
  </w:style>
  <w:style w:type="paragraph" w:styleId="Heading1">
    <w:name w:val="heading 1"/>
    <w:basedOn w:val="Normal"/>
    <w:link w:val="Heading1Char"/>
    <w:uiPriority w:val="9"/>
    <w:qFormat/>
    <w:rsid w:val="00AA51ED"/>
    <w:pPr>
      <w:widowControl w:val="0"/>
      <w:autoSpaceDE w:val="0"/>
      <w:autoSpaceDN w:val="0"/>
      <w:spacing w:after="0" w:line="240" w:lineRule="auto"/>
      <w:ind w:left="1154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51ED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A51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51ED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AA51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51ED"/>
    <w:rPr>
      <w:rFonts w:eastAsiaTheme="minorEastAsia"/>
      <w:lang w:eastAsia="id-ID"/>
    </w:rPr>
  </w:style>
  <w:style w:type="paragraph" w:styleId="ListParagraph">
    <w:name w:val="List Paragraph"/>
    <w:basedOn w:val="Normal"/>
    <w:link w:val="ListParagraphChar"/>
    <w:uiPriority w:val="34"/>
    <w:qFormat/>
    <w:rsid w:val="00AA51E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AA51ED"/>
    <w:rPr>
      <w:rFonts w:eastAsiaTheme="minorEastAsia"/>
      <w:lang w:eastAsia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AA51E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A51ED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51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51ED"/>
    <w:rPr>
      <w:rFonts w:ascii="Tahoma" w:eastAsiaTheme="minorEastAsia" w:hAnsi="Tahoma" w:cs="Tahoma"/>
      <w:sz w:val="16"/>
      <w:szCs w:val="16"/>
      <w:lang w:eastAsia="id-ID"/>
    </w:rPr>
  </w:style>
  <w:style w:type="paragraph" w:styleId="NormalWeb">
    <w:name w:val="Normal (Web)"/>
    <w:basedOn w:val="Normal"/>
    <w:uiPriority w:val="99"/>
    <w:unhideWhenUsed/>
    <w:rsid w:val="00AA51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20"/>
    <w:qFormat/>
    <w:rsid w:val="00AA51ED"/>
    <w:rPr>
      <w:i/>
      <w:iCs/>
    </w:rPr>
  </w:style>
  <w:style w:type="table" w:styleId="TableGrid">
    <w:name w:val="Table Grid"/>
    <w:basedOn w:val="TableNormal"/>
    <w:uiPriority w:val="39"/>
    <w:rsid w:val="00AA51ED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AA51ED"/>
    <w:pPr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A51ED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A51ED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A51ED"/>
  </w:style>
  <w:style w:type="character" w:styleId="Strong">
    <w:name w:val="Strong"/>
    <w:basedOn w:val="DefaultParagraphFont"/>
    <w:uiPriority w:val="22"/>
    <w:qFormat/>
    <w:rsid w:val="002A0887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9F05D1"/>
    <w:rPr>
      <w:color w:val="808080"/>
    </w:rPr>
  </w:style>
  <w:style w:type="paragraph" w:customStyle="1" w:styleId="Default">
    <w:name w:val="Default"/>
    <w:rsid w:val="00B17F5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51ED"/>
    <w:pPr>
      <w:spacing w:after="160" w:line="259" w:lineRule="auto"/>
    </w:pPr>
    <w:rPr>
      <w:rFonts w:eastAsiaTheme="minorEastAsia"/>
      <w:lang w:eastAsia="id-ID"/>
    </w:rPr>
  </w:style>
  <w:style w:type="paragraph" w:styleId="Heading1">
    <w:name w:val="heading 1"/>
    <w:basedOn w:val="Normal"/>
    <w:link w:val="Heading1Char"/>
    <w:uiPriority w:val="9"/>
    <w:qFormat/>
    <w:rsid w:val="00AA51ED"/>
    <w:pPr>
      <w:widowControl w:val="0"/>
      <w:autoSpaceDE w:val="0"/>
      <w:autoSpaceDN w:val="0"/>
      <w:spacing w:after="0" w:line="240" w:lineRule="auto"/>
      <w:ind w:left="1154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51ED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A51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51ED"/>
    <w:rPr>
      <w:rFonts w:eastAsiaTheme="minorEastAsia"/>
      <w:lang w:eastAsia="id-ID"/>
    </w:rPr>
  </w:style>
  <w:style w:type="paragraph" w:styleId="Footer">
    <w:name w:val="footer"/>
    <w:basedOn w:val="Normal"/>
    <w:link w:val="FooterChar"/>
    <w:uiPriority w:val="99"/>
    <w:unhideWhenUsed/>
    <w:rsid w:val="00AA51E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51ED"/>
    <w:rPr>
      <w:rFonts w:eastAsiaTheme="minorEastAsia"/>
      <w:lang w:eastAsia="id-ID"/>
    </w:rPr>
  </w:style>
  <w:style w:type="paragraph" w:styleId="ListParagraph">
    <w:name w:val="List Paragraph"/>
    <w:basedOn w:val="Normal"/>
    <w:link w:val="ListParagraphChar"/>
    <w:uiPriority w:val="34"/>
    <w:qFormat/>
    <w:rsid w:val="00AA51ED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AA51ED"/>
    <w:rPr>
      <w:rFonts w:eastAsiaTheme="minorEastAsia"/>
      <w:lang w:eastAsia="id-ID"/>
    </w:rPr>
  </w:style>
  <w:style w:type="paragraph" w:styleId="BodyText">
    <w:name w:val="Body Text"/>
    <w:basedOn w:val="Normal"/>
    <w:link w:val="BodyTextChar"/>
    <w:uiPriority w:val="1"/>
    <w:unhideWhenUsed/>
    <w:qFormat/>
    <w:rsid w:val="00AA51ED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A51ED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51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51ED"/>
    <w:rPr>
      <w:rFonts w:ascii="Tahoma" w:eastAsiaTheme="minorEastAsia" w:hAnsi="Tahoma" w:cs="Tahoma"/>
      <w:sz w:val="16"/>
      <w:szCs w:val="16"/>
      <w:lang w:eastAsia="id-ID"/>
    </w:rPr>
  </w:style>
  <w:style w:type="paragraph" w:styleId="NormalWeb">
    <w:name w:val="Normal (Web)"/>
    <w:basedOn w:val="Normal"/>
    <w:uiPriority w:val="99"/>
    <w:unhideWhenUsed/>
    <w:rsid w:val="00AA51E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styleId="Emphasis">
    <w:name w:val="Emphasis"/>
    <w:basedOn w:val="DefaultParagraphFont"/>
    <w:uiPriority w:val="20"/>
    <w:qFormat/>
    <w:rsid w:val="00AA51ED"/>
    <w:rPr>
      <w:i/>
      <w:iCs/>
    </w:rPr>
  </w:style>
  <w:style w:type="table" w:styleId="TableGrid">
    <w:name w:val="Table Grid"/>
    <w:basedOn w:val="TableNormal"/>
    <w:uiPriority w:val="39"/>
    <w:rsid w:val="00AA51ED"/>
    <w:pPr>
      <w:spacing w:after="0" w:line="240" w:lineRule="auto"/>
    </w:pPr>
    <w:rPr>
      <w:rFonts w:eastAsiaTheme="minorEastAsia"/>
      <w:lang w:eastAsia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59"/>
    <w:rsid w:val="00AA51ED"/>
    <w:pPr>
      <w:spacing w:after="0" w:line="240" w:lineRule="auto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AA51ED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A51ED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AA51ED"/>
  </w:style>
  <w:style w:type="character" w:styleId="Strong">
    <w:name w:val="Strong"/>
    <w:basedOn w:val="DefaultParagraphFont"/>
    <w:uiPriority w:val="22"/>
    <w:qFormat/>
    <w:rsid w:val="002A0887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9F05D1"/>
    <w:rPr>
      <w:color w:val="808080"/>
    </w:rPr>
  </w:style>
  <w:style w:type="paragraph" w:customStyle="1" w:styleId="Default">
    <w:name w:val="Default"/>
    <w:rsid w:val="00B17F5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362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34" Type="http://schemas.openxmlformats.org/officeDocument/2006/relationships/image" Target="media/image24.jpeg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jpeg"/><Relationship Id="rId33" Type="http://schemas.openxmlformats.org/officeDocument/2006/relationships/image" Target="media/image23.jpe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37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36" Type="http://schemas.openxmlformats.org/officeDocument/2006/relationships/fontTable" Target="fontTable.xml"/><Relationship Id="rId10" Type="http://schemas.openxmlformats.org/officeDocument/2006/relationships/hyperlink" Target="https://inacookies.co.id/blog/2014/06/25/tips-praktis-mengupas-" TargetMode="External"/><Relationship Id="rId19" Type="http://schemas.openxmlformats.org/officeDocument/2006/relationships/image" Target="media/image9.jpeg"/><Relationship Id="rId31" Type="http://schemas.openxmlformats.org/officeDocument/2006/relationships/image" Target="media/image21.jpeg"/><Relationship Id="rId4" Type="http://schemas.microsoft.com/office/2007/relationships/stylesWithEffects" Target="stylesWithEffects.xml"/><Relationship Id="rId9" Type="http://schemas.openxmlformats.org/officeDocument/2006/relationships/hyperlink" Target="https://ilmuteknik.id/ilmu-teknik-hubungan-antara-torsi-dengan-" TargetMode="Externa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image" Target="media/image17.jpeg"/><Relationship Id="rId30" Type="http://schemas.openxmlformats.org/officeDocument/2006/relationships/image" Target="media/image20.jpeg"/><Relationship Id="rId35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Dew14</b:Tag>
    <b:SourceType>JournalArticle</b:SourceType>
    <b:Guid>{771FFAEF-6558-45EA-8614-C1BE4907B5C8}</b:Guid>
    <b:Title>RANCANG BANGUN UNIT PENGUPAS KULIT DAN BONGGOL BUAH NANAS PADA MESIN PENGUPAS NANAS TEP-01</b:Title>
    <b:Year>2014</b:Year>
    <b:Author>
      <b:Author>
        <b:NameList>
          <b:Person>
            <b:Last>Dewaner</b:Last>
            <b:Middle>Patria</b:Middle>
            <b:First>Rizky</b:First>
          </b:Person>
        </b:NameList>
      </b:Author>
    </b:Author>
    <b:RefOrder>3</b:RefOrder>
  </b:Source>
  <b:Source>
    <b:Tag>Pur21</b:Tag>
    <b:SourceType>InternetSite</b:SourceType>
    <b:Guid>{99B263A1-DE73-42AC-8906-D79FD08C5A30}</b:Guid>
    <b:Title>Motor Stepper</b:Title>
    <b:Year>2021</b:Year>
    <b:InternetSiteTitle>Elektronika Dasar</b:InternetSiteTitle>
    <b:Month>August</b:Month>
    <b:Day>22</b:Day>
    <b:URL>http://elektronika-dasar.web.id/motor-stepper/</b:URL>
    <b:Author>
      <b:Author>
        <b:NameList>
          <b:Person>
            <b:Last>Purnama</b:Last>
            <b:First>Agus</b:First>
          </b:Person>
        </b:NameList>
      </b:Author>
    </b:Author>
    <b:RefOrder>4</b:RefOrder>
  </b:Source>
  <b:Source>
    <b:Tag>Unk17</b:Tag>
    <b:SourceType>InternetSite</b:SourceType>
    <b:Guid>{3570D8E3-FC54-470D-A8D7-AD2685FB63AA}</b:Guid>
    <b:LCID>en-ID</b:LCID>
    <b:Author>
      <b:Author>
        <b:NameList>
          <b:Person>
            <b:Last>Unknown</b:Last>
          </b:Person>
        </b:NameList>
      </b:Author>
    </b:Author>
    <b:Title>Torsi dan Daya </b:Title>
    <b:InternetSiteTitle>Dunia Otomotif Dan Teknik Mesin</b:InternetSiteTitle>
    <b:Year>2017</b:Year>
    <b:Month>Juli</b:Month>
    <b:Day>6</b:Day>
    <b:URL>http://duniaworkshop.blogspot.com/2017/07/torsi-dan-daya-definisi-rumusdll.html?m=1</b:URL>
    <b:RefOrder>5</b:RefOrder>
  </b:Source>
  <b:Source>
    <b:Tag>Dzu15</b:Tag>
    <b:SourceType>JournalArticle</b:SourceType>
    <b:Guid>{9C169F78-F3B7-458E-9513-F0A6CF7B0574}</b:Guid>
    <b:LCID>en-ID</b:LCID>
    <b:Title>Rancang Bangun Mesin Pengupas Kulit Nanas Semi Otomatis</b:Title>
    <b:JournalName>Jurnal Rekayasa Mesin</b:JournalName>
    <b:Year>2015</b:Year>
    <b:Pages>16-21</b:Pages>
    <b:Author>
      <b:Author>
        <b:NameList>
          <b:Person>
            <b:Last>Dzulqornaini</b:Last>
            <b:First>Achmad</b:First>
          </b:Person>
        </b:NameList>
      </b:Author>
    </b:Author>
    <b:Volume>02</b:Volume>
    <b:Issue>03</b:Issue>
    <b:RefOrder>6</b:RefOrder>
  </b:Source>
  <b:Source>
    <b:Tag>Riz22</b:Tag>
    <b:SourceType>JournalArticle</b:SourceType>
    <b:Guid>{10FDB713-3337-4DE0-84CA-A4A30A317B63}</b:Guid>
    <b:Author>
      <b:Author>
        <b:NameList>
          <b:Person>
            <b:Last>Widiantoro</b:Last>
            <b:First>Rizki</b:First>
            <b:Middle>Surya</b:Middle>
          </b:Person>
        </b:NameList>
      </b:Author>
    </b:Author>
    <b:Title>RANCANG BANGUN ALAT PENYORTIR PAKET OTOMATIS BERDASARKAN TUJUAN DALAM KOTA DAN LUAR KOTA MENGGUNAKAN SENSOR BARCODE DAN NODE-MCU ESP 8266 BERBASIS KOMUNIKASI WIFI</b:Title>
    <b:Year>2022</b:Year>
    <b:RefOrder>7</b:RefOrder>
  </b:Source>
  <b:Source>
    <b:Tag>Adi20</b:Tag>
    <b:SourceType>JournalArticle</b:SourceType>
    <b:Guid>{080CCCAF-3AD9-49BD-AB53-87B82E244DF6}</b:Guid>
    <b:Author>
      <b:Author>
        <b:NameList>
          <b:Person>
            <b:Last>Trisetiyanto</b:Last>
            <b:First>Adi</b:First>
            <b:Middle>Nova</b:Middle>
          </b:Person>
        </b:NameList>
      </b:Author>
    </b:Author>
    <b:Title>Rancang Bangun Alat Penyemprot Disenfektan Otomatis Untuk Mencegah Penyebaran Virus Corona</b:Title>
    <b:JournalName>Joined Journal (Journal of Informatics Education)</b:JournalName>
    <b:Year>2020</b:Year>
    <b:Pages>45-51</b:Pages>
    <b:RefOrder>8</b:RefOrder>
  </b:Source>
  <b:Source>
    <b:Tag>Kri20</b:Tag>
    <b:SourceType>JournalArticle</b:SourceType>
    <b:Guid>{4061E2B1-0986-43A8-A01C-17D3FD0D4869}</b:Guid>
    <b:Author>
      <b:Author>
        <b:NameList>
          <b:Person>
            <b:Last>Kriswoyo</b:Last>
          </b:Person>
        </b:NameList>
      </b:Author>
    </b:Author>
    <b:Title>RANCANG BANGUN MESIN PENGUPAS KULIT NANAS DOUBLE SISTEM PNEUMATIK</b:Title>
    <b:Year>2020</b:Year>
    <b:RefOrder>9</b:RefOrder>
  </b:Source>
  <b:Source>
    <b:Tag>Ima18</b:Tag>
    <b:SourceType>JournalArticle</b:SourceType>
    <b:Guid>{D2D35A2E-83C6-46D6-BCFC-C0783720428A}</b:Guid>
    <b:Author>
      <b:Author>
        <b:NameList>
          <b:Person>
            <b:Last>Taufik</b:Last>
            <b:First>Imam</b:First>
          </b:Person>
        </b:NameList>
      </b:Author>
    </b:Author>
    <b:Title>Mesin pengupas kulit ari kelapa otomatis</b:Title>
    <b:Year>2018</b:Year>
    <b:RefOrder>10</b:RefOrder>
  </b:Source>
  <b:Source>
    <b:Tag>Ren21</b:Tag>
    <b:SourceType>JournalArticle</b:SourceType>
    <b:Guid>{14558537-AFBE-4089-BF09-CD64D5E18160}</b:Guid>
    <b:Author>
      <b:Author>
        <b:NameList>
          <b:Person>
            <b:Last>Renny Eka Putri</b:Last>
            <b:First>Dwipa</b:First>
            <b:Middle>Islam Maulana, Ashadi Hasan Jurusan</b:Middle>
          </b:Person>
        </b:NameList>
      </b:Author>
    </b:Author>
    <b:Title>Pengembangan Alat Pengupas Kulit Nanas ( Ananas comosus ) Semi Mekanis</b:Title>
    <b:Year>2021</b:Year>
    <b:Pages>183-193</b:Pages>
    <b:RefOrder>11</b:RefOrder>
  </b:Source>
  <b:Source>
    <b:Tag>AGU21</b:Tag>
    <b:SourceType>JournalArticle</b:SourceType>
    <b:Guid>{A4CE8EF7-11F1-4749-9EA6-AC23B9F43DC1}</b:Guid>
    <b:Author>
      <b:Author>
        <b:NameList>
          <b:Person>
            <b:Last>Agung Pramana Putra</b:Last>
            <b:First>Aldy</b:First>
            <b:Middle>Anugrah Saputra, Anggi Angreni</b:Middle>
          </b:Person>
        </b:NameList>
      </b:Author>
    </b:Author>
    <b:Title>PEMBUATAN MESIN PRES BANTALAN DENGAN MENGGUNAKAN PENGGERAK ELEKTRIK</b:Title>
    <b:Year>2021</b:Year>
    <b:RefOrder>12</b:RefOrder>
  </b:Source>
  <b:Source>
    <b:Tag>Ham22</b:Tag>
    <b:SourceType>JournalArticle</b:SourceType>
    <b:Guid>{FD7CEE18-1C5E-4E90-BB6E-69FC728B3C2A}</b:Guid>
    <b:Author>
      <b:Author>
        <b:NameList>
          <b:Person>
            <b:Last>Hamsapari</b:Last>
            <b:First>Muhajirul</b:First>
            <b:Middle>Arfan, Deviya Aprilman</b:Middle>
          </b:Person>
        </b:NameList>
      </b:Author>
    </b:Author>
    <b:Title>Perawatan Mesin Press Kaleng (Cans Crushing Machine) Dengan Penggerak Motor Bensin</b:Title>
    <b:JournalName>Jurnal Teknik Mesin</b:JournalName>
    <b:Year>2022</b:Year>
    <b:RefOrder>13</b:RefOrder>
  </b:Source>
  <b:Source>
    <b:Tag>Riz19</b:Tag>
    <b:SourceType>JournalArticle</b:SourceType>
    <b:Guid>{6B8354B5-551D-4AF4-AC47-24DE5B1065DD}</b:Guid>
    <b:Author>
      <b:Author>
        <b:NameList>
          <b:Person>
            <b:Last>Santoso</b:Last>
            <b:First>Rizaldy</b:First>
            <b:Middle>Rohimawan</b:Middle>
          </b:Person>
        </b:NameList>
      </b:Author>
    </b:Author>
    <b:Title>Prototype Sistem Deteksi Plat Nomor Kendaraan Pada Sistem Perparkiran Berbasis Image Processing Menggunakan Metode(Ocr)</b:Title>
    <b:Year>2019</b:Year>
    <b:RefOrder>1</b:RefOrder>
  </b:Source>
  <b:Source>
    <b:Tag>Ibn21</b:Tag>
    <b:SourceType>JournalArticle</b:SourceType>
    <b:Guid>{D57B77E5-3F47-42D3-B044-233B22F12420}</b:Guid>
    <b:Author>
      <b:Author>
        <b:NameList>
          <b:Person>
            <b:Last>Hafid</b:Last>
            <b:First>Ibnu</b:First>
          </b:Person>
        </b:NameList>
      </b:Author>
    </b:Author>
    <b:Title>ANALISA KONSUMSI DAYA MESIN CNC LASER GRAFIR 5500 MW BERBASIS GRBL</b:Title>
    <b:Year>2021</b:Year>
    <b:RefOrder>14</b:RefOrder>
  </b:Source>
  <b:Source>
    <b:Tag>SWA15</b:Tag>
    <b:SourceType>JournalArticle</b:SourceType>
    <b:Guid>{4D15B5FE-65F3-465A-886D-85CDBD62DF23}</b:Guid>
    <b:Author>
      <b:Author>
        <b:NameList>
          <b:Person>
            <b:Last>NUSANTARI</b:Last>
            <b:First>SWASTIKA</b:First>
          </b:Person>
        </b:NameList>
      </b:Author>
    </b:Author>
    <b:Title>MODIFIKASI MATA PISAU CINCIN PADA MESIN PENGUPAS KULIT NANAS</b:Title>
    <b:JournalName>Jurnal Rekayasa Pangan dan Pertanian</b:JournalName>
    <b:Year>2015</b:Year>
    <b:Pages>542-547</b:Pages>
    <b:RefOrder>15</b:RefOrder>
  </b:Source>
  <b:Source>
    <b:Tag>Man20</b:Tag>
    <b:SourceType>JournalArticle</b:SourceType>
    <b:Guid>{6F861148-3BA1-4D68-B187-78B809DA0177}</b:Guid>
    <b:Author>
      <b:Author>
        <b:NameList>
          <b:Person>
            <b:Last>Nurdiana</b:Last>
            <b:First>Mansur</b:First>
            <b:Middle>dan</b:Middle>
          </b:Person>
        </b:NameList>
      </b:Author>
    </b:Author>
    <b:Title>RANCANG ULANG MESIN PENGUPAS NANAS DENGAN MENGGUNAKAN ENGKOL PENEKAN KAPASITAS 200 BUAH / JAM</b:Title>
    <b:Year>2020</b:Year>
    <b:Pages>1-9</b:Pages>
    <b:RefOrder>16</b:RefOrder>
  </b:Source>
  <b:Source>
    <b:Tag>Abs21</b:Tag>
    <b:SourceType>JournalArticle</b:SourceType>
    <b:Guid>{381D50D4-E003-44B4-94F4-94629F99F44C}</b:Guid>
    <b:Author>
      <b:Author>
        <b:NameList>
          <b:Person>
            <b:Last>Absor</b:Last>
            <b:First>Nurul</b:First>
          </b:Person>
        </b:NameList>
      </b:Author>
    </b:Author>
    <b:Title>Rancang Bangun Alat Pengupas Kulit Buah Nanas</b:Title>
    <b:Year>2021</b:Year>
    <b:RefOrder>17</b:RefOrder>
  </b:Source>
  <b:Source>
    <b:Tag>Raf21</b:Tag>
    <b:SourceType>JournalArticle</b:SourceType>
    <b:Guid>{C906E894-AD3D-4CFE-ABAF-08441090F6CB}</b:Guid>
    <b:Author>
      <b:Author>
        <b:NameList>
          <b:Person>
            <b:Last>Rafil Arizona</b:Last>
            <b:First>Shandy</b:First>
            <b:Middle>Kurniadi</b:Middle>
          </b:Person>
        </b:NameList>
      </b:Author>
    </b:Author>
    <b:Title>STUDI KINERJA PEMANFAATAN MODUL SURYA PADA MESIN PEMOTONG NANAS BERBASIS AKTUATOR PNEUMATIK</b:Title>
    <b:Year>2021</b:Year>
    <b:RefOrder>2</b:RefOrder>
  </b:Source>
</b:Sources>
</file>

<file path=customXml/itemProps1.xml><?xml version="1.0" encoding="utf-8"?>
<ds:datastoreItem xmlns:ds="http://schemas.openxmlformats.org/officeDocument/2006/customXml" ds:itemID="{D5AC450A-8637-4DB0-B96F-F4A0F02254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43</Words>
  <Characters>309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6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HP062021</cp:lastModifiedBy>
  <cp:revision>2</cp:revision>
  <dcterms:created xsi:type="dcterms:W3CDTF">2023-09-14T02:42:00Z</dcterms:created>
  <dcterms:modified xsi:type="dcterms:W3CDTF">2023-09-14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e9a33fd7-763f-384c-9371-b26fb5c518af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